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E911855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LAPORAN HASIL PRAKTIKUM</w:t>
      </w:r>
    </w:p>
    <w:p w14:paraId="6F5F1DB6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PEMROGRAMAN WEB &amp; MOBILE I</w:t>
      </w:r>
    </w:p>
    <w:p w14:paraId="2F03CF19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02CAED9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0D3CA097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1F22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0206E27" wp14:editId="272ECD9F">
            <wp:extent cx="1800000" cy="1800000"/>
            <wp:effectExtent l="0" t="0" r="0" b="0"/>
            <wp:docPr id="34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0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E96797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3A380889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12AC5334" w14:textId="77777777" w:rsidR="004F7A87" w:rsidRPr="00791F22" w:rsidRDefault="004F7A87" w:rsidP="004F7A87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7800A6C9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4C0B765D" w14:textId="77777777" w:rsidR="004F7A87" w:rsidRPr="00791F22" w:rsidRDefault="004F7A87" w:rsidP="004F7A87">
      <w:pPr>
        <w:spacing w:after="0" w:line="360" w:lineRule="auto"/>
        <w:ind w:left="1843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NAMA</w:t>
      </w:r>
      <w:r w:rsidRPr="00791F22">
        <w:rPr>
          <w:rFonts w:ascii="Times New Roman" w:hAnsi="Times New Roman" w:cs="Times New Roman"/>
          <w:b/>
          <w:sz w:val="24"/>
          <w:szCs w:val="24"/>
        </w:rPr>
        <w:tab/>
      </w:r>
      <w:r w:rsidRPr="00791F22">
        <w:rPr>
          <w:rFonts w:ascii="Times New Roman" w:hAnsi="Times New Roman" w:cs="Times New Roman"/>
          <w:b/>
          <w:sz w:val="24"/>
          <w:szCs w:val="24"/>
        </w:rPr>
        <w:tab/>
        <w:t xml:space="preserve">: </w:t>
      </w:r>
      <w:r w:rsidRPr="00791F22">
        <w:rPr>
          <w:rFonts w:ascii="Times New Roman" w:hAnsi="Times New Roman" w:cs="Times New Roman"/>
          <w:b/>
          <w:sz w:val="24"/>
          <w:szCs w:val="24"/>
          <w:lang w:val="id-ID"/>
        </w:rPr>
        <w:t>HUSSAIN SYACH NURALAM</w:t>
      </w:r>
    </w:p>
    <w:p w14:paraId="6EC8A5AC" w14:textId="77777777" w:rsidR="004F7A87" w:rsidRPr="00791F22" w:rsidRDefault="004F7A87" w:rsidP="004F7A87">
      <w:pPr>
        <w:spacing w:after="0" w:line="360" w:lineRule="auto"/>
        <w:ind w:left="1123" w:firstLine="720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NIM</w:t>
      </w:r>
      <w:r w:rsidRPr="00791F22">
        <w:rPr>
          <w:rFonts w:ascii="Times New Roman" w:hAnsi="Times New Roman" w:cs="Times New Roman"/>
          <w:b/>
          <w:sz w:val="24"/>
          <w:szCs w:val="24"/>
        </w:rPr>
        <w:tab/>
      </w:r>
      <w:r w:rsidRPr="00791F22">
        <w:rPr>
          <w:rFonts w:ascii="Times New Roman" w:hAnsi="Times New Roman" w:cs="Times New Roman"/>
          <w:b/>
          <w:sz w:val="24"/>
          <w:szCs w:val="24"/>
        </w:rPr>
        <w:tab/>
        <w:t xml:space="preserve">: </w:t>
      </w:r>
      <w:r w:rsidRPr="00791F22">
        <w:rPr>
          <w:rFonts w:ascii="Times New Roman" w:hAnsi="Times New Roman" w:cs="Times New Roman"/>
          <w:b/>
          <w:sz w:val="24"/>
          <w:szCs w:val="24"/>
          <w:lang w:val="id-ID"/>
        </w:rPr>
        <w:t>193020503029</w:t>
      </w:r>
    </w:p>
    <w:p w14:paraId="2288BA29" w14:textId="77777777" w:rsidR="004F7A87" w:rsidRPr="00791F22" w:rsidRDefault="004F7A87" w:rsidP="004F7A87">
      <w:pPr>
        <w:spacing w:after="0" w:line="360" w:lineRule="auto"/>
        <w:ind w:left="1123"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KELAS</w:t>
      </w:r>
      <w:r w:rsidRPr="00791F22">
        <w:rPr>
          <w:rFonts w:ascii="Times New Roman" w:hAnsi="Times New Roman" w:cs="Times New Roman"/>
          <w:b/>
          <w:sz w:val="24"/>
          <w:szCs w:val="24"/>
        </w:rPr>
        <w:tab/>
      </w:r>
      <w:r w:rsidRPr="00791F22">
        <w:rPr>
          <w:rFonts w:ascii="Times New Roman" w:hAnsi="Times New Roman" w:cs="Times New Roman"/>
          <w:b/>
          <w:sz w:val="24"/>
          <w:szCs w:val="24"/>
        </w:rPr>
        <w:tab/>
        <w:t>: A</w:t>
      </w:r>
    </w:p>
    <w:p w14:paraId="723FCF5A" w14:textId="77777777" w:rsidR="004F7A87" w:rsidRPr="00791F22" w:rsidRDefault="004F7A87" w:rsidP="004F7A87">
      <w:pPr>
        <w:spacing w:after="0" w:line="360" w:lineRule="auto"/>
        <w:ind w:left="1123"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MODUL</w:t>
      </w:r>
      <w:r w:rsidRPr="00791F22">
        <w:rPr>
          <w:rFonts w:ascii="Times New Roman" w:hAnsi="Times New Roman" w:cs="Times New Roman"/>
          <w:b/>
          <w:sz w:val="24"/>
          <w:szCs w:val="24"/>
        </w:rPr>
        <w:tab/>
      </w:r>
      <w:r w:rsidRPr="00791F22">
        <w:rPr>
          <w:rFonts w:ascii="Times New Roman" w:hAnsi="Times New Roman" w:cs="Times New Roman"/>
          <w:b/>
          <w:sz w:val="24"/>
          <w:szCs w:val="24"/>
        </w:rPr>
        <w:tab/>
        <w:t>: SEARCH BY FLAT LIST PADA</w:t>
      </w:r>
    </w:p>
    <w:p w14:paraId="162D5C75" w14:textId="3D2E9113" w:rsidR="004F7A87" w:rsidRPr="00791F22" w:rsidRDefault="004F7A87" w:rsidP="004F7A87">
      <w:pPr>
        <w:spacing w:after="0" w:line="360" w:lineRule="auto"/>
        <w:ind w:left="3600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 xml:space="preserve">  REACT NATIVE</w:t>
      </w:r>
    </w:p>
    <w:p w14:paraId="6540A8E0" w14:textId="77777777" w:rsidR="004F7A87" w:rsidRPr="00791F22" w:rsidRDefault="004F7A87" w:rsidP="004F7A87">
      <w:pPr>
        <w:spacing w:after="0" w:line="360" w:lineRule="auto"/>
        <w:ind w:left="1843" w:firstLine="72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C9B984D" w14:textId="77777777" w:rsidR="004F7A87" w:rsidRPr="00791F22" w:rsidRDefault="004F7A87" w:rsidP="004F7A87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82EB6A2" w14:textId="77777777" w:rsidR="004F7A87" w:rsidRPr="00791F22" w:rsidRDefault="004F7A87" w:rsidP="004F7A87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33215E03" w14:textId="77777777" w:rsidR="004F7A87" w:rsidRPr="00791F22" w:rsidRDefault="004F7A87" w:rsidP="004F7A87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222067FE" w14:textId="77777777" w:rsidR="004F7A87" w:rsidRPr="00791F22" w:rsidRDefault="004F7A87" w:rsidP="004F7A87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50423904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JURUSAN TEKNIK INFORMATIKA</w:t>
      </w:r>
    </w:p>
    <w:p w14:paraId="17921BB5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FAKULTAS TEKNIK</w:t>
      </w:r>
    </w:p>
    <w:p w14:paraId="5B3DACA5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UNIVERSITAS PALANGKA RAYA</w:t>
      </w:r>
    </w:p>
    <w:p w14:paraId="68151121" w14:textId="7777777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id-ID"/>
        </w:rPr>
      </w:pPr>
      <w:r w:rsidRPr="00791F22">
        <w:rPr>
          <w:rFonts w:ascii="Times New Roman" w:hAnsi="Times New Roman" w:cs="Times New Roman"/>
          <w:b/>
          <w:sz w:val="24"/>
          <w:szCs w:val="24"/>
        </w:rPr>
        <w:t>2021</w:t>
      </w:r>
    </w:p>
    <w:p w14:paraId="0B3EFB01" w14:textId="77777777" w:rsidR="004F7A87" w:rsidRPr="00791F22" w:rsidRDefault="004F7A87" w:rsidP="004F7A87">
      <w:pPr>
        <w:spacing w:after="0" w:line="360" w:lineRule="auto"/>
        <w:jc w:val="both"/>
        <w:rPr>
          <w:rFonts w:ascii="Times New Roman" w:hAnsi="Times New Roman" w:cs="Times New Roman"/>
          <w:b/>
          <w:sz w:val="24"/>
          <w:szCs w:val="24"/>
          <w:lang w:val="id-ID"/>
        </w:rPr>
      </w:pPr>
    </w:p>
    <w:p w14:paraId="0A300AF1" w14:textId="77777777" w:rsidR="004F7A87" w:rsidRPr="00791F22" w:rsidRDefault="004F7A87" w:rsidP="004F7A87">
      <w:pPr>
        <w:spacing w:after="0"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7F227CA" w14:textId="3275806A" w:rsidR="004552CF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791F22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</w:t>
      </w:r>
    </w:p>
    <w:p w14:paraId="60CC26B1" w14:textId="097529BC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91F22">
        <w:rPr>
          <w:rFonts w:ascii="Times New Roman" w:hAnsi="Times New Roman" w:cs="Times New Roman"/>
          <w:b/>
          <w:bCs/>
          <w:sz w:val="24"/>
          <w:szCs w:val="24"/>
        </w:rPr>
        <w:t>PENDAHULUAN</w:t>
      </w:r>
    </w:p>
    <w:p w14:paraId="6ECED029" w14:textId="3E806536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EB7A441" w14:textId="79FFCD58" w:rsidR="004F7A87" w:rsidRPr="00791F22" w:rsidRDefault="004F7A87" w:rsidP="004F7A87">
      <w:pPr>
        <w:pStyle w:val="ListParagraph"/>
        <w:numPr>
          <w:ilvl w:val="1"/>
          <w:numId w:val="2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91F22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</w:p>
    <w:p w14:paraId="79F1B19D" w14:textId="5D297DA6" w:rsidR="004F7A87" w:rsidRPr="00791F22" w:rsidRDefault="004F7A87" w:rsidP="004F7A87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91F22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ilaksanakanny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praktikum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Web dan Mobile,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VI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r w:rsidRPr="00791F22">
        <w:rPr>
          <w:rFonts w:ascii="Times New Roman" w:hAnsi="Times New Roman" w:cs="Times New Roman"/>
          <w:i/>
          <w:iCs/>
          <w:sz w:val="24"/>
          <w:szCs w:val="24"/>
        </w:rPr>
        <w:t xml:space="preserve">Search </w:t>
      </w:r>
      <w:proofErr w:type="gramStart"/>
      <w:r w:rsidRPr="00791F22">
        <w:rPr>
          <w:rFonts w:ascii="Times New Roman" w:hAnsi="Times New Roman" w:cs="Times New Roman"/>
          <w:i/>
          <w:iCs/>
          <w:sz w:val="24"/>
          <w:szCs w:val="24"/>
        </w:rPr>
        <w:t>By</w:t>
      </w:r>
      <w:proofErr w:type="gramEnd"/>
      <w:r w:rsidRPr="00791F22">
        <w:rPr>
          <w:rFonts w:ascii="Times New Roman" w:hAnsi="Times New Roman" w:cs="Times New Roman"/>
          <w:i/>
          <w:iCs/>
          <w:sz w:val="24"/>
          <w:szCs w:val="24"/>
        </w:rPr>
        <w:t xml:space="preserve"> Flat List Pada React Native</w:t>
      </w:r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>.</w:t>
      </w:r>
    </w:p>
    <w:p w14:paraId="1622A5A5" w14:textId="77777777" w:rsidR="004F7A87" w:rsidRPr="00791F22" w:rsidRDefault="004F7A87" w:rsidP="004F7A87">
      <w:pPr>
        <w:pStyle w:val="ListParagraph"/>
        <w:numPr>
          <w:ilvl w:val="2"/>
          <w:numId w:val="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React Native pada Windows.</w:t>
      </w:r>
    </w:p>
    <w:p w14:paraId="6575964A" w14:textId="7C8FBF26" w:rsidR="004F7A87" w:rsidRPr="00791F22" w:rsidRDefault="004F7A87" w:rsidP="004F7A87">
      <w:pPr>
        <w:pStyle w:val="ListParagraph"/>
        <w:numPr>
          <w:ilvl w:val="2"/>
          <w:numId w:val="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nginstal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search by flat list pada React Native yang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tepatny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Native Base.</w:t>
      </w:r>
    </w:p>
    <w:p w14:paraId="31A50EB7" w14:textId="77777777" w:rsidR="004F7A87" w:rsidRPr="00791F22" w:rsidRDefault="004F7A87" w:rsidP="004F7A8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80FB9F" w14:textId="0DA4EB60" w:rsidR="004F7A87" w:rsidRPr="00791F22" w:rsidRDefault="004F7A87" w:rsidP="004F7A87">
      <w:pPr>
        <w:pStyle w:val="ListParagraph"/>
        <w:numPr>
          <w:ilvl w:val="1"/>
          <w:numId w:val="2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91F22">
        <w:rPr>
          <w:rFonts w:ascii="Times New Roman" w:hAnsi="Times New Roman" w:cs="Times New Roman"/>
          <w:b/>
          <w:bCs/>
          <w:sz w:val="24"/>
          <w:szCs w:val="24"/>
        </w:rPr>
        <w:t>Landasan</w:t>
      </w:r>
      <w:proofErr w:type="spellEnd"/>
      <w:r w:rsidRPr="00791F22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b/>
          <w:bCs/>
          <w:sz w:val="24"/>
          <w:szCs w:val="24"/>
        </w:rPr>
        <w:t>Teori</w:t>
      </w:r>
      <w:proofErr w:type="spellEnd"/>
    </w:p>
    <w:p w14:paraId="65CDB909" w14:textId="3F458132" w:rsidR="00791F22" w:rsidRPr="00791F22" w:rsidRDefault="00791F22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791F22">
        <w:rPr>
          <w:rFonts w:ascii="Times New Roman" w:hAnsi="Times New Roman" w:cs="Times New Roman"/>
          <w:sz w:val="24"/>
          <w:szCs w:val="24"/>
        </w:rPr>
        <w:t xml:space="preserve">React Native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framework yang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mobile app di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Android dan iOS.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itula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, React Native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cross-platform network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Anda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platform,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Android dan iOS </w:t>
      </w:r>
      <w:r w:rsidR="003B3E5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A4F1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qwords.com/blog/apa-itu-react-native/","accessed":{"date-parts":[["2021","5","18"]]},"author":[{"dropping-particle":"","family":"Andy","given":"","non-dropping-particle":"","parse-names":false,"suffix":""}],"container-title":"qwords.com","id":"ITEM-1","issued":{"date-parts":[["2020"]]},"page":"1","title":"Apa Itu React Native dan Kenapa Cocok Digunakan untuk Perusahaan Anda?","type":"webpage"},"uris":["http://www.mendeley.com/documents/?uuid=b1552f29-03dc-433c-b716-dd017fb72651"]}],"mendeley":{"formattedCitation":"(Andy, 2020)","plainTextFormattedCitation":"(Andy, 2020)","previouslyFormattedCitation":"(Andy, 2020)"},"properties":{"noteIndex":0},"schema":"https://github.com/citation-style-language/schema/raw/master/csl-citation.json"}</w:instrText>
      </w:r>
      <w:r w:rsidR="003B3E59">
        <w:rPr>
          <w:rFonts w:ascii="Times New Roman" w:hAnsi="Times New Roman" w:cs="Times New Roman"/>
          <w:sz w:val="24"/>
          <w:szCs w:val="24"/>
        </w:rPr>
        <w:fldChar w:fldCharType="separate"/>
      </w:r>
      <w:r w:rsidR="003B3E59" w:rsidRPr="003B3E59">
        <w:rPr>
          <w:rFonts w:ascii="Times New Roman" w:hAnsi="Times New Roman" w:cs="Times New Roman"/>
          <w:noProof/>
          <w:sz w:val="24"/>
          <w:szCs w:val="24"/>
        </w:rPr>
        <w:t>(Andy, 2020)</w:t>
      </w:r>
      <w:r w:rsidR="003B3E59">
        <w:rPr>
          <w:rFonts w:ascii="Times New Roman" w:hAnsi="Times New Roman" w:cs="Times New Roman"/>
          <w:sz w:val="24"/>
          <w:szCs w:val="24"/>
        </w:rPr>
        <w:fldChar w:fldCharType="end"/>
      </w:r>
      <w:r w:rsidRPr="00791F2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ederhanany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, React Native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framework yang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platform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basis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>.</w:t>
      </w:r>
    </w:p>
    <w:p w14:paraId="2040718D" w14:textId="77777777" w:rsidR="00791F22" w:rsidRPr="00791F22" w:rsidRDefault="00791F22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791F22">
        <w:rPr>
          <w:rFonts w:ascii="Times New Roman" w:hAnsi="Times New Roman" w:cs="Times New Roman"/>
          <w:sz w:val="24"/>
          <w:szCs w:val="24"/>
        </w:rPr>
        <w:t xml:space="preserve">React Native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ngklaim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framework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JavaScript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user interface mobile app.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Penggabung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native mobile app dan React juga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. Jadi,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Android dan iOS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AE68730" w14:textId="34EF1AAD" w:rsidR="004F7A87" w:rsidRDefault="00791F22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791F22">
        <w:rPr>
          <w:rFonts w:ascii="Times New Roman" w:hAnsi="Times New Roman" w:cs="Times New Roman"/>
          <w:sz w:val="24"/>
          <w:szCs w:val="24"/>
        </w:rPr>
        <w:t xml:space="preserve">React Native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2015 oleh Facebook dan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open source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, React Native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ndal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framework React Native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Instagram, Facebook, Pinterest, </w:t>
      </w:r>
      <w:proofErr w:type="spellStart"/>
      <w:r w:rsidRPr="00791F22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791F22">
        <w:rPr>
          <w:rFonts w:ascii="Times New Roman" w:hAnsi="Times New Roman" w:cs="Times New Roman"/>
          <w:sz w:val="24"/>
          <w:szCs w:val="24"/>
        </w:rPr>
        <w:t xml:space="preserve"> Skype </w:t>
      </w:r>
      <w:r w:rsidR="003B3E59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B3E5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glints.com/id/lowongan/react-native-adalah/#.YHOqeT8RXDc","accessed":{"date-parts":[["2021","5","18"]]},"author":[{"dropping-particle":"","family":"Ismi","given":"Trias","non-dropping-particle":"","parse-names":false,"suffix":""}],"container-title":"glints.com","id":"ITEM-1","issued":{"date-parts":[["2021"]]},"page":"`","title":"React Native: Ketahui Pengertian serta Kelebihan dan Kekurangannya","type":"webpage"},"uris":["http://www.mendeley.com/documents/?uuid=5568c973-903b-4d43-9efb-9044d7e74725"]}],"mendeley":{"formattedCitation":"(Ismi, 2021)","plainTextFormattedCitation":"(Ismi, 2021)","previouslyFormattedCitation":"(Ismi, 2021)"},"properties":{"noteIndex":0},"schema":"https://github.com/citation-style-language/schema/raw/master/csl-citation.json"}</w:instrText>
      </w:r>
      <w:r w:rsidR="003B3E59">
        <w:rPr>
          <w:rFonts w:ascii="Times New Roman" w:hAnsi="Times New Roman" w:cs="Times New Roman"/>
          <w:sz w:val="24"/>
          <w:szCs w:val="24"/>
        </w:rPr>
        <w:fldChar w:fldCharType="separate"/>
      </w:r>
      <w:r w:rsidR="003B3E59" w:rsidRPr="003B3E59">
        <w:rPr>
          <w:rFonts w:ascii="Times New Roman" w:hAnsi="Times New Roman" w:cs="Times New Roman"/>
          <w:noProof/>
          <w:sz w:val="24"/>
          <w:szCs w:val="24"/>
        </w:rPr>
        <w:t>(Ismi, 2021)</w:t>
      </w:r>
      <w:r w:rsidR="003B3E59">
        <w:rPr>
          <w:rFonts w:ascii="Times New Roman" w:hAnsi="Times New Roman" w:cs="Times New Roman"/>
          <w:sz w:val="24"/>
          <w:szCs w:val="24"/>
        </w:rPr>
        <w:fldChar w:fldCharType="end"/>
      </w:r>
      <w:r w:rsidRPr="00791F22">
        <w:rPr>
          <w:rFonts w:ascii="Times New Roman" w:hAnsi="Times New Roman" w:cs="Times New Roman"/>
          <w:sz w:val="24"/>
          <w:szCs w:val="24"/>
        </w:rPr>
        <w:t>.</w:t>
      </w:r>
    </w:p>
    <w:p w14:paraId="0A690B87" w14:textId="2C37FBF5" w:rsidR="00770513" w:rsidRPr="00770513" w:rsidRDefault="00770513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70513">
        <w:rPr>
          <w:rFonts w:ascii="Times New Roman" w:hAnsi="Times New Roman" w:cs="Times New Roman"/>
          <w:sz w:val="24"/>
          <w:szCs w:val="24"/>
        </w:rPr>
        <w:lastRenderedPageBreak/>
        <w:t>Awalny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, ReactJS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JavaScript Library yang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oleh Jordan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Walke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2013.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Walke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Facebook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, ReactJS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framework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front-end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ilansir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lama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resminy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, ReactJS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iklaim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mbantumu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UI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interaktif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70513">
        <w:rPr>
          <w:rFonts w:ascii="Times New Roman" w:hAnsi="Times New Roman" w:cs="Times New Roman"/>
          <w:sz w:val="24"/>
          <w:szCs w:val="24"/>
        </w:rPr>
        <w:t xml:space="preserve">ReactJS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mperbaru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render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atamu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>.</w:t>
      </w:r>
    </w:p>
    <w:p w14:paraId="519D098C" w14:textId="553FA924" w:rsidR="00770513" w:rsidRDefault="00770513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 w:rsidRPr="00770513">
        <w:rPr>
          <w:rFonts w:ascii="Times New Roman" w:hAnsi="Times New Roman" w:cs="Times New Roman"/>
          <w:sz w:val="24"/>
          <w:szCs w:val="24"/>
        </w:rPr>
        <w:t xml:space="preserve">ReactJS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B47C79">
        <w:rPr>
          <w:rFonts w:ascii="Times New Roman" w:hAnsi="Times New Roman" w:cs="Times New Roman"/>
          <w:sz w:val="24"/>
          <w:szCs w:val="24"/>
        </w:rPr>
        <w:t>.</w:t>
      </w:r>
    </w:p>
    <w:p w14:paraId="7CDE2B3E" w14:textId="77777777" w:rsidR="00770513" w:rsidRPr="00770513" w:rsidRDefault="00770513" w:rsidP="00770513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70513">
        <w:rPr>
          <w:rFonts w:ascii="Times New Roman" w:hAnsi="Times New Roman" w:cs="Times New Roman"/>
          <w:sz w:val="24"/>
          <w:szCs w:val="24"/>
        </w:rPr>
        <w:t xml:space="preserve">Functional component,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tatusny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render,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stateless.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propert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>.</w:t>
      </w:r>
    </w:p>
    <w:p w14:paraId="722DD425" w14:textId="77777777" w:rsidR="00770513" w:rsidRPr="00770513" w:rsidRDefault="00770513" w:rsidP="00770513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70513">
        <w:rPr>
          <w:rFonts w:ascii="Times New Roman" w:hAnsi="Times New Roman" w:cs="Times New Roman"/>
          <w:sz w:val="24"/>
          <w:szCs w:val="24"/>
        </w:rPr>
        <w:t xml:space="preserve">Class component,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nampung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statusny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render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terpisah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ngembalika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JSX di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layar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stateful,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051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770513">
        <w:rPr>
          <w:rFonts w:ascii="Times New Roman" w:hAnsi="Times New Roman" w:cs="Times New Roman"/>
          <w:sz w:val="24"/>
          <w:szCs w:val="24"/>
        </w:rPr>
        <w:t xml:space="preserve"> status.</w:t>
      </w:r>
    </w:p>
    <w:p w14:paraId="2566C8CF" w14:textId="57A22536" w:rsidR="00770513" w:rsidRDefault="00770513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eactJ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-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 w:rsidR="00B47C79">
        <w:rPr>
          <w:rFonts w:ascii="Times New Roman" w:hAnsi="Times New Roman" w:cs="Times New Roman"/>
          <w:sz w:val="24"/>
          <w:szCs w:val="24"/>
        </w:rPr>
        <w:t>ReactJS.</w:t>
      </w:r>
    </w:p>
    <w:p w14:paraId="027A5C04" w14:textId="2F653951" w:rsidR="00B47C79" w:rsidRDefault="00B47C79" w:rsidP="00B47C79">
      <w:pPr>
        <w:pStyle w:val="ListParagraph"/>
        <w:numPr>
          <w:ilvl w:val="2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>JavaScript Syntax Extension (JSX)</w:t>
      </w:r>
    </w:p>
    <w:p w14:paraId="4CE0B66D" w14:textId="7DD3F540" w:rsidR="00B47C79" w:rsidRPr="00B47C79" w:rsidRDefault="00B47C79" w:rsidP="00B47C79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 xml:space="preserve">JSX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intaks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JavaScript.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ReactJS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</w:p>
    <w:p w14:paraId="76A2AEF1" w14:textId="5D32F3FD" w:rsidR="00B47C79" w:rsidRPr="009C19CF" w:rsidRDefault="00B47C79" w:rsidP="009C19CF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JSX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HTML pada file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JavaScript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7C79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i</w:t>
      </w:r>
      <w:r w:rsidRPr="00B47C79">
        <w:rPr>
          <w:rFonts w:ascii="Times New Roman" w:hAnsi="Times New Roman" w:cs="Times New Roman"/>
          <w:sz w:val="24"/>
          <w:szCs w:val="24"/>
        </w:rPr>
        <w:t>n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an di-debug,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OM JavaScript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</w:p>
    <w:p w14:paraId="05D5D050" w14:textId="757C0AC4" w:rsidR="00B47C79" w:rsidRDefault="00B47C79" w:rsidP="00B47C79">
      <w:pPr>
        <w:pStyle w:val="ListParagraph"/>
        <w:numPr>
          <w:ilvl w:val="2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>Virtual DOM</w:t>
      </w:r>
    </w:p>
    <w:p w14:paraId="7846C284" w14:textId="2003F6BE" w:rsidR="00B47C79" w:rsidRPr="00B47C79" w:rsidRDefault="00B47C79" w:rsidP="00B47C79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 xml:space="preserve">ReactJS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representas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OM “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” di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or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OM “virtual” (VDOM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anipulas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OM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sl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lamb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anipulas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VDOM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igambar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layar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status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lastRenderedPageBreak/>
        <w:t>beruba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, VDOM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i DOM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sl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perbaru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</w:p>
    <w:p w14:paraId="546993EF" w14:textId="6B8A2858" w:rsidR="00B47C79" w:rsidRPr="009C19CF" w:rsidRDefault="00B47C79" w:rsidP="009C19CF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 xml:space="preserve">Ketika status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React, VDOM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iperbaru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perbaru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objek-obje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i DOM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sl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lih-ali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perbaru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47C79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galany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front-end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perbaru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eruba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web.</w:t>
      </w:r>
    </w:p>
    <w:p w14:paraId="5F573F9A" w14:textId="715D1C13" w:rsidR="00B47C79" w:rsidRDefault="00B47C79" w:rsidP="00B47C79">
      <w:pPr>
        <w:pStyle w:val="ListParagraph"/>
        <w:numPr>
          <w:ilvl w:val="2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>Performa</w:t>
      </w:r>
    </w:p>
    <w:p w14:paraId="185187CF" w14:textId="5B5B513B" w:rsidR="00B47C79" w:rsidRPr="00B47C79" w:rsidRDefault="00B47C79" w:rsidP="00B47C79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 xml:space="preserve">ReactJS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VDOM.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front-end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</w:p>
    <w:p w14:paraId="145BCFFB" w14:textId="2CC9E355" w:rsidR="00B47C79" w:rsidRPr="009C19CF" w:rsidRDefault="00B47C79" w:rsidP="009C19CF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ecah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mempercepat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>.</w:t>
      </w:r>
    </w:p>
    <w:p w14:paraId="1EE989DC" w14:textId="67674501" w:rsidR="00B47C79" w:rsidRDefault="00B47C79" w:rsidP="00B47C79">
      <w:pPr>
        <w:pStyle w:val="ListParagraph"/>
        <w:numPr>
          <w:ilvl w:val="2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47C79">
        <w:rPr>
          <w:rFonts w:ascii="Times New Roman" w:hAnsi="Times New Roman" w:cs="Times New Roman"/>
          <w:sz w:val="24"/>
          <w:szCs w:val="24"/>
        </w:rPr>
        <w:t>Ekstensi</w:t>
      </w:r>
      <w:proofErr w:type="spellEnd"/>
    </w:p>
    <w:p w14:paraId="22D709E3" w14:textId="785D067D" w:rsidR="009C19CF" w:rsidRPr="009C19CF" w:rsidRDefault="009C19CF" w:rsidP="009C19CF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r w:rsidRPr="009C19CF">
        <w:rPr>
          <w:rFonts w:ascii="Times New Roman" w:hAnsi="Times New Roman" w:cs="Times New Roman"/>
          <w:sz w:val="24"/>
          <w:szCs w:val="24"/>
        </w:rPr>
        <w:t xml:space="preserve">React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kedar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UI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rsitektur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renderi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server, ya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renderi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di server, dan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girim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yang di-render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lie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plikasimu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ompatibel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amu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anfaat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React Native.</w:t>
      </w:r>
    </w:p>
    <w:p w14:paraId="2BA1F227" w14:textId="59282331" w:rsidR="00B47C79" w:rsidRDefault="00B47C79" w:rsidP="00B47C79">
      <w:pPr>
        <w:pStyle w:val="ListParagraph"/>
        <w:numPr>
          <w:ilvl w:val="2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 xml:space="preserve">Data binding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47C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47C79">
        <w:rPr>
          <w:rFonts w:ascii="Times New Roman" w:hAnsi="Times New Roman" w:cs="Times New Roman"/>
          <w:sz w:val="24"/>
          <w:szCs w:val="24"/>
        </w:rPr>
        <w:t>arah</w:t>
      </w:r>
      <w:proofErr w:type="spellEnd"/>
    </w:p>
    <w:p w14:paraId="5A577972" w14:textId="273CA6C0" w:rsidR="009C19CF" w:rsidRPr="009C19CF" w:rsidRDefault="009C19CF" w:rsidP="009C19CF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r w:rsidRPr="009C19CF">
        <w:rPr>
          <w:rFonts w:ascii="Times New Roman" w:hAnsi="Times New Roman" w:cs="Times New Roman"/>
          <w:sz w:val="24"/>
          <w:szCs w:val="24"/>
        </w:rPr>
        <w:t xml:space="preserve">Data bindi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pada ReactJS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modular dan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ReactJS,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amu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yarang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turun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di mana </w:t>
      </w:r>
      <w:r w:rsidRPr="009C19CF">
        <w:rPr>
          <w:rFonts w:ascii="Times New Roman" w:hAnsi="Times New Roman" w:cs="Times New Roman"/>
          <w:sz w:val="24"/>
          <w:szCs w:val="24"/>
        </w:rPr>
        <w:lastRenderedPageBreak/>
        <w:t xml:space="preserve">dan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ap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berimu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endal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web.</w:t>
      </w:r>
    </w:p>
    <w:p w14:paraId="53C3593A" w14:textId="79C33658" w:rsidR="00B47C79" w:rsidRDefault="00B47C79" w:rsidP="00B47C79">
      <w:pPr>
        <w:pStyle w:val="ListParagraph"/>
        <w:numPr>
          <w:ilvl w:val="2"/>
          <w:numId w:val="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47C79">
        <w:rPr>
          <w:rFonts w:ascii="Times New Roman" w:hAnsi="Times New Roman" w:cs="Times New Roman"/>
          <w:sz w:val="24"/>
          <w:szCs w:val="24"/>
        </w:rPr>
        <w:t>Debugging</w:t>
      </w:r>
    </w:p>
    <w:p w14:paraId="5108D763" w14:textId="2237348E" w:rsidR="009C19CF" w:rsidRPr="009C19CF" w:rsidRDefault="009C19CF" w:rsidP="009C19CF">
      <w:pPr>
        <w:pStyle w:val="ListParagraph"/>
        <w:spacing w:after="0" w:line="360" w:lineRule="auto"/>
        <w:ind w:left="114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ReactJS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omunitas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penggunany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C19CF">
        <w:rPr>
          <w:rFonts w:ascii="Times New Roman" w:hAnsi="Times New Roman" w:cs="Times New Roman"/>
          <w:sz w:val="24"/>
          <w:szCs w:val="24"/>
        </w:rPr>
        <w:t xml:space="preserve">Facebook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eksten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browser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proses debug ReactJS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</w:p>
    <w:p w14:paraId="070F7AB5" w14:textId="6A840E9C" w:rsidR="009C19CF" w:rsidRPr="009C19CF" w:rsidRDefault="009C19CF" w:rsidP="009C19CF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ReactJS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Codeburs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</w:p>
    <w:p w14:paraId="53D4F4D4" w14:textId="77777777" w:rsidR="009C19CF" w:rsidRDefault="009C19CF" w:rsidP="009C19CF">
      <w:pPr>
        <w:pStyle w:val="ListParagraph"/>
        <w:numPr>
          <w:ilvl w:val="2"/>
          <w:numId w:val="9"/>
        </w:numPr>
        <w:spacing w:after="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HTML, CSS dan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Javascrip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</w:p>
    <w:p w14:paraId="13824808" w14:textId="77777777" w:rsidR="009C19CF" w:rsidRDefault="009C19CF" w:rsidP="009C19CF">
      <w:pPr>
        <w:pStyle w:val="ListParagraph"/>
        <w:numPr>
          <w:ilvl w:val="2"/>
          <w:numId w:val="9"/>
        </w:numPr>
        <w:spacing w:after="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class component.</w:t>
      </w:r>
    </w:p>
    <w:p w14:paraId="379348F6" w14:textId="77777777" w:rsidR="009C19CF" w:rsidRDefault="009C19CF" w:rsidP="009C19CF">
      <w:pPr>
        <w:pStyle w:val="ListParagraph"/>
        <w:numPr>
          <w:ilvl w:val="2"/>
          <w:numId w:val="9"/>
        </w:numPr>
        <w:spacing w:after="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C19C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nginstal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React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pengalamanmu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</w:p>
    <w:p w14:paraId="2E65E1C8" w14:textId="66D45975" w:rsidR="00B47C79" w:rsidRPr="009C19CF" w:rsidRDefault="009C19CF" w:rsidP="009C19CF">
      <w:pPr>
        <w:pStyle w:val="ListParagraph"/>
        <w:numPr>
          <w:ilvl w:val="2"/>
          <w:numId w:val="9"/>
        </w:numPr>
        <w:spacing w:after="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C19C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pemblokir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dimu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C19CF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Pr="009C19CF">
        <w:rPr>
          <w:rFonts w:ascii="Times New Roman" w:hAnsi="Times New Roman" w:cs="Times New Roman"/>
          <w:sz w:val="24"/>
          <w:szCs w:val="24"/>
        </w:rPr>
        <w:t>.</w:t>
      </w:r>
      <w:r w:rsidR="00FF2134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3B3E5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glints.com/id/lowongan/reactjs-adalah/#.X-VxItgzbIU","accessed":{"date-parts":[["2021","5","21"]]},"author":[{"dropping-particle":"","family":"Oktriwina","given":"Alifia Seftin","non-dropping-particle":"","parse-names":false,"suffix":""}],"container-title":"https://glints.com/","id":"ITEM-1","issued":{"date-parts":[["2020"]]},"page":"1","title":"ReactJS: Definisi, Fitur dan Keuntungannya - Glints Blog","type":"webpage"},"uris":["http://www.mendeley.com/documents/?uuid=fcfa8c82-3229-415a-af58-fc044c29a651"]}],"mendeley":{"formattedCitation":"(Oktriwina, 2020)","plainTextFormattedCitation":"(Oktriwina, 2020)","previouslyFormattedCitation":"(Oktriwina, 2020)"},"properties":{"noteIndex":0},"schema":"https://github.com/citation-style-language/schema/raw/master/csl-citation.json"}</w:instrText>
      </w:r>
      <w:r w:rsidR="00FF2134">
        <w:rPr>
          <w:rFonts w:ascii="Times New Roman" w:hAnsi="Times New Roman" w:cs="Times New Roman"/>
          <w:sz w:val="24"/>
          <w:szCs w:val="24"/>
        </w:rPr>
        <w:fldChar w:fldCharType="separate"/>
      </w:r>
      <w:r w:rsidR="00FF2134" w:rsidRPr="00FF2134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FF2134" w:rsidRPr="00FF2134">
        <w:rPr>
          <w:rFonts w:ascii="Times New Roman" w:hAnsi="Times New Roman" w:cs="Times New Roman"/>
          <w:noProof/>
          <w:sz w:val="24"/>
          <w:szCs w:val="24"/>
        </w:rPr>
        <w:t>Oktriwina</w:t>
      </w:r>
      <w:proofErr w:type="spellEnd"/>
      <w:r w:rsidR="00FF2134" w:rsidRPr="00FF2134">
        <w:rPr>
          <w:rFonts w:ascii="Times New Roman" w:hAnsi="Times New Roman" w:cs="Times New Roman"/>
          <w:noProof/>
          <w:sz w:val="24"/>
          <w:szCs w:val="24"/>
        </w:rPr>
        <w:t>, 2020)</w:t>
      </w:r>
      <w:r w:rsidR="00FF2134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81A56A3" w14:textId="057A8AE7" w:rsidR="00B47C79" w:rsidRDefault="00B47C79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492F71AC" w14:textId="3C289E57" w:rsidR="00B47C79" w:rsidRDefault="00B47C79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D4F34B0" w14:textId="62A52FE8" w:rsidR="00B47C79" w:rsidRDefault="00B47C79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62BCDBD" w14:textId="0980D289" w:rsidR="00B47C79" w:rsidRDefault="00B47C79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E198373" w14:textId="23D496AA" w:rsidR="00B47C79" w:rsidRDefault="00B47C79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DA4C0F7" w14:textId="77777777" w:rsidR="00B47C79" w:rsidRPr="00770513" w:rsidRDefault="00B47C79" w:rsidP="00770513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36FD3826" w14:textId="2B5FD81B" w:rsidR="00770513" w:rsidRDefault="00770513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6F25688" w14:textId="69EE6743" w:rsidR="00770513" w:rsidRDefault="00770513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79FC5698" w14:textId="6092FC94" w:rsidR="00770513" w:rsidRDefault="00770513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1F0A13F" w14:textId="07669B72" w:rsidR="00770513" w:rsidRDefault="00770513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66628AE" w14:textId="18335187" w:rsidR="00770513" w:rsidRDefault="00770513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3CB66B7" w14:textId="2D302FAE" w:rsidR="00770513" w:rsidRDefault="00770513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2CA1FEB4" w14:textId="5DB506B9" w:rsidR="00770513" w:rsidRDefault="00770513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04CFBE0E" w14:textId="30BAC035" w:rsidR="00770513" w:rsidRDefault="00770513" w:rsidP="00791F22">
      <w:pPr>
        <w:pStyle w:val="ListParagraph"/>
        <w:spacing w:after="0" w:line="360" w:lineRule="auto"/>
        <w:ind w:left="426" w:firstLine="283"/>
        <w:jc w:val="both"/>
        <w:rPr>
          <w:rFonts w:ascii="Times New Roman" w:hAnsi="Times New Roman" w:cs="Times New Roman"/>
          <w:sz w:val="24"/>
          <w:szCs w:val="24"/>
        </w:rPr>
      </w:pPr>
    </w:p>
    <w:p w14:paraId="1BD8691E" w14:textId="64547920" w:rsidR="004F7A87" w:rsidRDefault="004F7A87" w:rsidP="000E643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17B7A87A" w14:textId="77777777" w:rsidR="00FF2134" w:rsidRPr="00791F22" w:rsidRDefault="00FF2134" w:rsidP="000E6431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24FC19DE" w14:textId="142D92D6" w:rsidR="004F7A87" w:rsidRPr="00A25295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A25295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</w:t>
      </w:r>
    </w:p>
    <w:p w14:paraId="3366D97C" w14:textId="7D8716E6" w:rsidR="004F7A87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A25295">
        <w:rPr>
          <w:rFonts w:ascii="Times New Roman" w:hAnsi="Times New Roman" w:cs="Times New Roman"/>
          <w:b/>
          <w:bCs/>
          <w:sz w:val="24"/>
          <w:szCs w:val="24"/>
        </w:rPr>
        <w:t>PEMBAHASAN</w:t>
      </w:r>
    </w:p>
    <w:p w14:paraId="28782D27" w14:textId="1D782AAB" w:rsidR="000E6431" w:rsidRDefault="000E6431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AE3AFD6" w14:textId="2609B538" w:rsidR="000E6431" w:rsidRDefault="00A25295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1" locked="0" layoutInCell="1" allowOverlap="1" wp14:anchorId="59189905" wp14:editId="2E56EC89">
            <wp:simplePos x="0" y="0"/>
            <wp:positionH relativeFrom="margin">
              <wp:align>center</wp:align>
            </wp:positionH>
            <wp:positionV relativeFrom="paragraph">
              <wp:posOffset>5715</wp:posOffset>
            </wp:positionV>
            <wp:extent cx="3961130" cy="2390549"/>
            <wp:effectExtent l="0" t="0" r="1270" b="0"/>
            <wp:wrapNone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 (756)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r="6760" b="-27"/>
                    <a:stretch/>
                  </pic:blipFill>
                  <pic:spPr bwMode="auto">
                    <a:xfrm>
                      <a:off x="0" y="0"/>
                      <a:ext cx="3961130" cy="23905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564865D" w14:textId="25247636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66884F9" w14:textId="26D4DB71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EC8F8A" w14:textId="03C56D4D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B422497" w14:textId="0B35A6F7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D0A47D" w14:textId="3ED77F38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0370019" w14:textId="1959D699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0CD7B41" w14:textId="715963CD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B8304C" w14:textId="1791962C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C5FDD3" w14:textId="41EAA2CA" w:rsidR="005D7E33" w:rsidRDefault="000E6431" w:rsidP="000E6431">
      <w:pPr>
        <w:spacing w:after="0" w:line="36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1</w:t>
      </w:r>
      <w:r w:rsidR="008E70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70B2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="008E70B2">
        <w:rPr>
          <w:rFonts w:ascii="Times New Roman" w:hAnsi="Times New Roman" w:cs="Times New Roman"/>
          <w:sz w:val="24"/>
          <w:szCs w:val="24"/>
        </w:rPr>
        <w:t xml:space="preserve"> Native Base </w:t>
      </w:r>
      <w:proofErr w:type="spellStart"/>
      <w:r w:rsidR="008E70B2">
        <w:rPr>
          <w:rFonts w:ascii="Times New Roman" w:hAnsi="Times New Roman" w:cs="Times New Roman"/>
          <w:sz w:val="24"/>
          <w:szCs w:val="24"/>
        </w:rPr>
        <w:t>sns</w:t>
      </w:r>
      <w:proofErr w:type="spellEnd"/>
    </w:p>
    <w:p w14:paraId="04410CD9" w14:textId="0A23C599" w:rsidR="000E6431" w:rsidRPr="00A25295" w:rsidRDefault="00E57237" w:rsidP="00A25295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01B72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ative </w:t>
      </w:r>
      <w:r w:rsidR="00B01B72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ase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ang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01B72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ative </w:t>
      </w:r>
      <w:r w:rsidR="00B01B72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ase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ns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cmd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</w:t>
      </w:r>
      <w:r w:rsidR="00A25295" w:rsidRPr="00A25295">
        <w:rPr>
          <w:rFonts w:ascii="Times New Roman" w:hAnsi="Times New Roman" w:cs="Times New Roman"/>
          <w:i/>
          <w:iCs/>
          <w:sz w:val="24"/>
          <w:szCs w:val="24"/>
        </w:rPr>
        <w:t xml:space="preserve">react-native </w:t>
      </w:r>
      <w:proofErr w:type="spellStart"/>
      <w:r w:rsidR="00A25295" w:rsidRPr="00A25295">
        <w:rPr>
          <w:rFonts w:ascii="Times New Roman" w:hAnsi="Times New Roman" w:cs="Times New Roman"/>
          <w:i/>
          <w:iCs/>
          <w:sz w:val="24"/>
          <w:szCs w:val="24"/>
        </w:rPr>
        <w:t>init</w:t>
      </w:r>
      <w:proofErr w:type="spellEnd"/>
      <w:r w:rsidR="00A25295" w:rsidRPr="00A2529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A25295" w:rsidRPr="00A25295">
        <w:rPr>
          <w:rFonts w:ascii="Times New Roman" w:hAnsi="Times New Roman" w:cs="Times New Roman"/>
          <w:i/>
          <w:iCs/>
          <w:sz w:val="24"/>
          <w:szCs w:val="24"/>
        </w:rPr>
        <w:t>sns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</w:t>
      </w:r>
      <w:r w:rsidR="00B01B72">
        <w:rPr>
          <w:rFonts w:ascii="Times New Roman" w:hAnsi="Times New Roman" w:cs="Times New Roman"/>
          <w:sz w:val="24"/>
          <w:szCs w:val="24"/>
        </w:rPr>
        <w:t>R</w:t>
      </w:r>
      <w:r w:rsidR="00A25295">
        <w:rPr>
          <w:rFonts w:ascii="Times New Roman" w:hAnsi="Times New Roman" w:cs="Times New Roman"/>
          <w:sz w:val="24"/>
          <w:szCs w:val="24"/>
        </w:rPr>
        <w:t xml:space="preserve">eact </w:t>
      </w:r>
      <w:r w:rsidR="00B01B72">
        <w:rPr>
          <w:rFonts w:ascii="Times New Roman" w:hAnsi="Times New Roman" w:cs="Times New Roman"/>
          <w:sz w:val="24"/>
          <w:szCs w:val="24"/>
        </w:rPr>
        <w:t>N</w:t>
      </w:r>
      <w:r w:rsidR="00A25295">
        <w:rPr>
          <w:rFonts w:ascii="Times New Roman" w:hAnsi="Times New Roman" w:cs="Times New Roman"/>
          <w:sz w:val="24"/>
          <w:szCs w:val="24"/>
        </w:rPr>
        <w:t xml:space="preserve">ative project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sns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pada folder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6 yang </w:t>
      </w:r>
      <w:proofErr w:type="spellStart"/>
      <w:r w:rsidR="00A2529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A25295">
        <w:rPr>
          <w:rFonts w:ascii="Times New Roman" w:hAnsi="Times New Roman" w:cs="Times New Roman"/>
          <w:sz w:val="24"/>
          <w:szCs w:val="24"/>
        </w:rPr>
        <w:t xml:space="preserve"> pada data D.</w:t>
      </w:r>
    </w:p>
    <w:p w14:paraId="00267F00" w14:textId="190B6457" w:rsidR="000E6431" w:rsidRDefault="005D7E3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1" locked="0" layoutInCell="1" allowOverlap="1" wp14:anchorId="0FE24B0B" wp14:editId="7C433115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4242392" cy="2557329"/>
            <wp:effectExtent l="0" t="0" r="6350" b="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creenshot (758).pn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682"/>
                    <a:stretch/>
                  </pic:blipFill>
                  <pic:spPr bwMode="auto">
                    <a:xfrm>
                      <a:off x="0" y="0"/>
                      <a:ext cx="4242392" cy="25573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92BBBF3" w14:textId="7B06BB84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018AC8" w14:textId="31CFBE3E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F99AE4" w14:textId="4CB7F611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67D0D4" w14:textId="513A3BC4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092351" w14:textId="3448726A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4A2D18" w14:textId="64CB720E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F3782D" w14:textId="67D49D8A" w:rsidR="00A25295" w:rsidRDefault="00A25295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F615EE" w14:textId="53B42167" w:rsidR="00A25295" w:rsidRDefault="00A25295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F8984A" w14:textId="200C6EB2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29D9883" w14:textId="692F881A" w:rsidR="000E6431" w:rsidRDefault="005D7E33" w:rsidP="005D7E3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2</w:t>
      </w:r>
      <w:r w:rsidR="008E70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React Native dan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Native Base</w:t>
      </w:r>
    </w:p>
    <w:p w14:paraId="341DBB07" w14:textId="63368682" w:rsidR="005D7E33" w:rsidRPr="007D53D9" w:rsidRDefault="005709F5" w:rsidP="007D53D9">
      <w:pPr>
        <w:spacing w:after="0" w:line="360" w:lineRule="auto"/>
        <w:ind w:firstLine="284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 xml:space="preserve">Setelah melakukan penginstalan aplikasi </w:t>
      </w:r>
      <w:r w:rsidR="00B01B72">
        <w:rPr>
          <w:rFonts w:ascii="Times New Roman" w:hAnsi="Times New Roman" w:cs="Times New Roman"/>
          <w:noProof/>
          <w:sz w:val="24"/>
          <w:szCs w:val="24"/>
        </w:rPr>
        <w:t>R</w:t>
      </w:r>
      <w:r>
        <w:rPr>
          <w:rFonts w:ascii="Times New Roman" w:hAnsi="Times New Roman" w:cs="Times New Roman"/>
          <w:noProof/>
          <w:sz w:val="24"/>
          <w:szCs w:val="24"/>
        </w:rPr>
        <w:t xml:space="preserve">eact </w:t>
      </w:r>
      <w:r w:rsidR="00B01B72">
        <w:rPr>
          <w:rFonts w:ascii="Times New Roman" w:hAnsi="Times New Roman" w:cs="Times New Roman"/>
          <w:noProof/>
          <w:sz w:val="24"/>
          <w:szCs w:val="24"/>
        </w:rPr>
        <w:t>N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tive yang baru, selanjutnya ialah </w:t>
      </w:r>
      <w:r w:rsidR="0017280F">
        <w:rPr>
          <w:rFonts w:ascii="Times New Roman" w:hAnsi="Times New Roman" w:cs="Times New Roman"/>
          <w:noProof/>
          <w:sz w:val="24"/>
          <w:szCs w:val="24"/>
        </w:rPr>
        <w:t xml:space="preserve">melakukan install </w:t>
      </w:r>
      <w:r w:rsidR="00B01B72">
        <w:rPr>
          <w:rFonts w:ascii="Times New Roman" w:hAnsi="Times New Roman" w:cs="Times New Roman"/>
          <w:noProof/>
          <w:sz w:val="24"/>
          <w:szCs w:val="24"/>
        </w:rPr>
        <w:t>N</w:t>
      </w:r>
      <w:r w:rsidR="0017280F">
        <w:rPr>
          <w:rFonts w:ascii="Times New Roman" w:hAnsi="Times New Roman" w:cs="Times New Roman"/>
          <w:noProof/>
          <w:sz w:val="24"/>
          <w:szCs w:val="24"/>
        </w:rPr>
        <w:t xml:space="preserve">ative </w:t>
      </w:r>
      <w:r w:rsidR="00B01B72">
        <w:rPr>
          <w:rFonts w:ascii="Times New Roman" w:hAnsi="Times New Roman" w:cs="Times New Roman"/>
          <w:noProof/>
          <w:sz w:val="24"/>
          <w:szCs w:val="24"/>
        </w:rPr>
        <w:t>B</w:t>
      </w:r>
      <w:r w:rsidR="0017280F">
        <w:rPr>
          <w:rFonts w:ascii="Times New Roman" w:hAnsi="Times New Roman" w:cs="Times New Roman"/>
          <w:noProof/>
          <w:sz w:val="24"/>
          <w:szCs w:val="24"/>
        </w:rPr>
        <w:t xml:space="preserve">ase dengan menggunakan perintah </w:t>
      </w:r>
      <w:r w:rsidR="0017280F">
        <w:rPr>
          <w:rFonts w:ascii="Times New Roman" w:hAnsi="Times New Roman" w:cs="Times New Roman"/>
          <w:i/>
          <w:iCs/>
          <w:noProof/>
          <w:sz w:val="24"/>
          <w:szCs w:val="24"/>
        </w:rPr>
        <w:t>install native-</w:t>
      </w:r>
      <w:r w:rsidR="0017280F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base –save</w:t>
      </w:r>
      <w:r w:rsidR="0017280F">
        <w:rPr>
          <w:rFonts w:ascii="Times New Roman" w:hAnsi="Times New Roman" w:cs="Times New Roman"/>
          <w:noProof/>
          <w:sz w:val="24"/>
          <w:szCs w:val="24"/>
        </w:rPr>
        <w:t xml:space="preserve"> seperti yang ditunjukan pada gambar di atas. Setelah </w:t>
      </w:r>
      <w:r w:rsidR="00B01B72">
        <w:rPr>
          <w:rFonts w:ascii="Times New Roman" w:hAnsi="Times New Roman" w:cs="Times New Roman"/>
          <w:noProof/>
          <w:sz w:val="24"/>
          <w:szCs w:val="24"/>
        </w:rPr>
        <w:t>N</w:t>
      </w:r>
      <w:r w:rsidR="0017280F">
        <w:rPr>
          <w:rFonts w:ascii="Times New Roman" w:hAnsi="Times New Roman" w:cs="Times New Roman"/>
          <w:noProof/>
          <w:sz w:val="24"/>
          <w:szCs w:val="24"/>
        </w:rPr>
        <w:t xml:space="preserve">ative </w:t>
      </w:r>
      <w:r w:rsidR="00B01B72">
        <w:rPr>
          <w:rFonts w:ascii="Times New Roman" w:hAnsi="Times New Roman" w:cs="Times New Roman"/>
          <w:noProof/>
          <w:sz w:val="24"/>
          <w:szCs w:val="24"/>
        </w:rPr>
        <w:t>B</w:t>
      </w:r>
      <w:r w:rsidR="0017280F">
        <w:rPr>
          <w:rFonts w:ascii="Times New Roman" w:hAnsi="Times New Roman" w:cs="Times New Roman"/>
          <w:noProof/>
          <w:sz w:val="24"/>
          <w:szCs w:val="24"/>
        </w:rPr>
        <w:t xml:space="preserve">ase berhasil diinstall, </w:t>
      </w:r>
      <w:r w:rsidR="007D53D9">
        <w:rPr>
          <w:rFonts w:ascii="Times New Roman" w:hAnsi="Times New Roman" w:cs="Times New Roman"/>
          <w:noProof/>
          <w:sz w:val="24"/>
          <w:szCs w:val="24"/>
        </w:rPr>
        <w:t xml:space="preserve">selanjutnya adalah menghubungkan native base dengan aplikasi </w:t>
      </w:r>
      <w:r w:rsidR="00B01B72">
        <w:rPr>
          <w:rFonts w:ascii="Times New Roman" w:hAnsi="Times New Roman" w:cs="Times New Roman"/>
          <w:noProof/>
          <w:sz w:val="24"/>
          <w:szCs w:val="24"/>
        </w:rPr>
        <w:t>R</w:t>
      </w:r>
      <w:r w:rsidR="007D53D9">
        <w:rPr>
          <w:rFonts w:ascii="Times New Roman" w:hAnsi="Times New Roman" w:cs="Times New Roman"/>
          <w:noProof/>
          <w:sz w:val="24"/>
          <w:szCs w:val="24"/>
        </w:rPr>
        <w:t xml:space="preserve">eact </w:t>
      </w:r>
      <w:r w:rsidR="00B01B72">
        <w:rPr>
          <w:rFonts w:ascii="Times New Roman" w:hAnsi="Times New Roman" w:cs="Times New Roman"/>
          <w:noProof/>
          <w:sz w:val="24"/>
          <w:szCs w:val="24"/>
        </w:rPr>
        <w:t>N</w:t>
      </w:r>
      <w:r w:rsidR="007D53D9">
        <w:rPr>
          <w:rFonts w:ascii="Times New Roman" w:hAnsi="Times New Roman" w:cs="Times New Roman"/>
          <w:noProof/>
          <w:sz w:val="24"/>
          <w:szCs w:val="24"/>
        </w:rPr>
        <w:t xml:space="preserve">ative yang sudah dibuat pada folder modul 6. Hal tersebut dapat dilakukan dengan mengetikan perintah </w:t>
      </w:r>
      <w:r w:rsidR="007D53D9">
        <w:rPr>
          <w:rFonts w:ascii="Times New Roman" w:hAnsi="Times New Roman" w:cs="Times New Roman"/>
          <w:i/>
          <w:iCs/>
          <w:noProof/>
          <w:sz w:val="24"/>
          <w:szCs w:val="24"/>
        </w:rPr>
        <w:t>react-native link</w:t>
      </w:r>
      <w:r w:rsidR="007D53D9">
        <w:rPr>
          <w:rFonts w:ascii="Times New Roman" w:hAnsi="Times New Roman" w:cs="Times New Roman"/>
          <w:noProof/>
          <w:sz w:val="24"/>
          <w:szCs w:val="24"/>
        </w:rPr>
        <w:t xml:space="preserve"> pada CMD sesuai dengan gambar di atas.</w:t>
      </w:r>
    </w:p>
    <w:p w14:paraId="4C83D6F7" w14:textId="1D28118C" w:rsidR="005D7E33" w:rsidRDefault="005D7E33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0429B8D" wp14:editId="027C999F">
            <wp:extent cx="5039995" cy="2835275"/>
            <wp:effectExtent l="0" t="0" r="8255" b="317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reenshot (761)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8D645D" w14:textId="72CC7CF0" w:rsidR="000E6431" w:rsidRDefault="005D7E33" w:rsidP="005D7E3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3</w:t>
      </w:r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Android Interface</w:t>
      </w:r>
    </w:p>
    <w:p w14:paraId="1C214A49" w14:textId="2380B54E" w:rsidR="000E6431" w:rsidRPr="007D53D9" w:rsidRDefault="007D53D9" w:rsidP="006C0306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face android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react-native run-android</w:t>
      </w:r>
      <w:r>
        <w:rPr>
          <w:rFonts w:ascii="Times New Roman" w:hAnsi="Times New Roman" w:cs="Times New Roman"/>
          <w:sz w:val="24"/>
          <w:szCs w:val="24"/>
        </w:rPr>
        <w:t xml:space="preserve"> pada CMD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tin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older </w:t>
      </w:r>
      <w:proofErr w:type="spellStart"/>
      <w:r>
        <w:rPr>
          <w:rFonts w:ascii="Times New Roman" w:hAnsi="Times New Roman" w:cs="Times New Roman"/>
          <w:sz w:val="24"/>
          <w:szCs w:val="24"/>
        </w:rPr>
        <w:t>s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D:\modul 6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>. Gambar di</w:t>
      </w:r>
      <w:r w:rsidR="006C03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s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 interface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394D471" w14:textId="63E16157" w:rsidR="005D7E33" w:rsidRDefault="005D7E33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0288" behindDoc="1" locked="0" layoutInCell="1" allowOverlap="1" wp14:anchorId="3A1D3025" wp14:editId="584356A2">
            <wp:simplePos x="0" y="0"/>
            <wp:positionH relativeFrom="margin">
              <wp:align>center</wp:align>
            </wp:positionH>
            <wp:positionV relativeFrom="paragraph">
              <wp:posOffset>9525</wp:posOffset>
            </wp:positionV>
            <wp:extent cx="1654492" cy="2331852"/>
            <wp:effectExtent l="0" t="0" r="3175" b="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creenshot (762)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0086"/>
                    <a:stretch/>
                  </pic:blipFill>
                  <pic:spPr bwMode="auto">
                    <a:xfrm>
                      <a:off x="0" y="0"/>
                      <a:ext cx="1654492" cy="23318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4B7B9B2" w14:textId="178F06F7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FE20FA" w14:textId="7794599D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92D7D5B" w14:textId="1CECAB1E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2CD58E" w14:textId="0224FBDC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8FC4C2" w14:textId="6E8C1823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0C7A68" w14:textId="75EB4A33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CB853A" w14:textId="3C0C5755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CEDAF0A" w14:textId="7B284940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BB752C" w14:textId="53006826" w:rsidR="000E6431" w:rsidRDefault="005D7E33" w:rsidP="00773D96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4</w:t>
      </w:r>
      <w:r w:rsidR="0064064A">
        <w:rPr>
          <w:rFonts w:ascii="Times New Roman" w:hAnsi="Times New Roman" w:cs="Times New Roman"/>
          <w:sz w:val="24"/>
          <w:szCs w:val="24"/>
        </w:rPr>
        <w:t xml:space="preserve"> Interface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Android</w:t>
      </w:r>
    </w:p>
    <w:p w14:paraId="33696E19" w14:textId="755D8041" w:rsidR="000E6431" w:rsidRDefault="005D7E3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1312" behindDoc="1" locked="0" layoutInCell="1" allowOverlap="1" wp14:anchorId="3896EAB3" wp14:editId="22A5493F">
            <wp:simplePos x="0" y="0"/>
            <wp:positionH relativeFrom="margin">
              <wp:align>center</wp:align>
            </wp:positionH>
            <wp:positionV relativeFrom="paragraph">
              <wp:posOffset>-5715</wp:posOffset>
            </wp:positionV>
            <wp:extent cx="4647988" cy="2614750"/>
            <wp:effectExtent l="0" t="0" r="635" b="0"/>
            <wp:wrapNone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creenshot (764)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7988" cy="2614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874F712" w14:textId="2AA5B992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5ED817" w14:textId="53518D30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A4ED9D2" w14:textId="31D0590B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E4DE1B" w14:textId="744E1245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43A104" w14:textId="5CA6F0E3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C25E8E0" w14:textId="77895125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5D6573" w14:textId="3AF40C4F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61D5EA4" w14:textId="61D16EA6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EA084B" w14:textId="2A879EBD" w:rsidR="005D7E33" w:rsidRDefault="005D7E3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908DB1" w14:textId="113CADD6" w:rsidR="000E6431" w:rsidRDefault="005D7E33" w:rsidP="005D7E3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5</w:t>
      </w:r>
      <w:r w:rsidR="0064064A">
        <w:rPr>
          <w:rFonts w:ascii="Times New Roman" w:hAnsi="Times New Roman" w:cs="Times New Roman"/>
          <w:sz w:val="24"/>
          <w:szCs w:val="24"/>
        </w:rPr>
        <w:t xml:space="preserve"> App.js</w:t>
      </w:r>
    </w:p>
    <w:p w14:paraId="57962031" w14:textId="299DCCB6" w:rsidR="005D7E33" w:rsidRDefault="005D7E3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266105" w14:textId="10662B63" w:rsidR="000E6431" w:rsidRDefault="005D7E3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2336" behindDoc="1" locked="0" layoutInCell="1" allowOverlap="1" wp14:anchorId="2AEAFBE1" wp14:editId="6F28D4AD">
            <wp:simplePos x="0" y="0"/>
            <wp:positionH relativeFrom="margin">
              <wp:align>center</wp:align>
            </wp:positionH>
            <wp:positionV relativeFrom="paragraph">
              <wp:posOffset>5715</wp:posOffset>
            </wp:positionV>
            <wp:extent cx="4655820" cy="2619155"/>
            <wp:effectExtent l="0" t="0" r="0" b="0"/>
            <wp:wrapNone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creenshot (765)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5820" cy="26191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A365A22" w14:textId="5C93F98A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5B7DC92" w14:textId="6AE5C9F4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CC00F8" w14:textId="3C1A6DE9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F0AA1C6" w14:textId="35ED1248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E31677" w14:textId="3CE1C9EB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D0C0B6C" w14:textId="121EF9EA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664B04" w14:textId="7458BD74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6905A7" w14:textId="570A8A8B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41DB01" w14:textId="2A7BADA0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C09B0E" w14:textId="1F7B2E87" w:rsidR="000E6431" w:rsidRDefault="005D7E33" w:rsidP="005D7E3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6</w:t>
      </w:r>
      <w:r w:rsidR="0064064A">
        <w:rPr>
          <w:rFonts w:ascii="Times New Roman" w:hAnsi="Times New Roman" w:cs="Times New Roman"/>
          <w:sz w:val="24"/>
          <w:szCs w:val="24"/>
        </w:rPr>
        <w:t xml:space="preserve"> App.js</w:t>
      </w:r>
    </w:p>
    <w:p w14:paraId="655AD9F0" w14:textId="33925104" w:rsidR="000E6431" w:rsidRDefault="00B01B72" w:rsidP="004117CA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tongan-poto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App.js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arch list pada React Native.</w:t>
      </w:r>
      <w:r w:rsidR="00773D96">
        <w:rPr>
          <w:rFonts w:ascii="Times New Roman" w:hAnsi="Times New Roman" w:cs="Times New Roman"/>
          <w:sz w:val="24"/>
          <w:szCs w:val="24"/>
        </w:rPr>
        <w:t xml:space="preserve"> </w:t>
      </w:r>
      <w:r w:rsidR="00AF6FE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2.5,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import yang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mengimport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komponen-komponen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library React.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import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mengimport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komponen-komponen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container, header, content,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item yang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 xml:space="preserve"> search by list </w:t>
      </w:r>
      <w:proofErr w:type="spellStart"/>
      <w:r w:rsidR="00AF6FEB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AF6FEB">
        <w:rPr>
          <w:rFonts w:ascii="Times New Roman" w:hAnsi="Times New Roman" w:cs="Times New Roman"/>
          <w:sz w:val="24"/>
          <w:szCs w:val="24"/>
        </w:rPr>
        <w:t>.</w:t>
      </w:r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pendeklarasi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helperArray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memanggil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userList.jso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konstruktor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parameter props yang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lastRenderedPageBreak/>
        <w:t>mendefinisik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state yang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helperArray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allUsers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usersFiltered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method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searchUser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textToSearch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menandak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. Pada method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state </w:t>
      </w:r>
      <w:proofErr w:type="spellStart"/>
      <w:proofErr w:type="gramStart"/>
      <w:r w:rsidR="004117CA">
        <w:rPr>
          <w:rFonts w:ascii="Times New Roman" w:hAnsi="Times New Roman" w:cs="Times New Roman"/>
          <w:sz w:val="24"/>
          <w:szCs w:val="24"/>
        </w:rPr>
        <w:t>this.setState</w:t>
      </w:r>
      <w:proofErr w:type="spellEnd"/>
      <w:proofErr w:type="gramEnd"/>
      <w:r w:rsidR="004117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userFiltered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memuat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17CA">
        <w:rPr>
          <w:rFonts w:ascii="Times New Roman" w:hAnsi="Times New Roman" w:cs="Times New Roman"/>
          <w:sz w:val="24"/>
          <w:szCs w:val="24"/>
        </w:rPr>
        <w:t>helperArray</w:t>
      </w:r>
      <w:proofErr w:type="spellEnd"/>
      <w:r w:rsidR="004117CA">
        <w:rPr>
          <w:rFonts w:ascii="Times New Roman" w:hAnsi="Times New Roman" w:cs="Times New Roman"/>
          <w:sz w:val="24"/>
          <w:szCs w:val="24"/>
        </w:rPr>
        <w:t>.</w:t>
      </w:r>
    </w:p>
    <w:p w14:paraId="398AE4CB" w14:textId="2A284053" w:rsidR="000E6431" w:rsidRDefault="004117CA" w:rsidP="00B43542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.6,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potong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file App.js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tepatnya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method render. Method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mengembalik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jsx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render yang pada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UI yang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pada android interface.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render,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tag container yang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24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42464">
        <w:rPr>
          <w:rFonts w:ascii="Times New Roman" w:hAnsi="Times New Roman" w:cs="Times New Roman"/>
          <w:sz w:val="24"/>
          <w:szCs w:val="24"/>
        </w:rPr>
        <w:t xml:space="preserve"> UI pada </w:t>
      </w:r>
      <w:proofErr w:type="spellStart"/>
      <w:r w:rsidR="00B4354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B43542">
        <w:rPr>
          <w:rFonts w:ascii="Times New Roman" w:hAnsi="Times New Roman" w:cs="Times New Roman"/>
          <w:sz w:val="24"/>
          <w:szCs w:val="24"/>
        </w:rPr>
        <w:t>.</w:t>
      </w:r>
    </w:p>
    <w:p w14:paraId="65386892" w14:textId="20E09EC3" w:rsidR="00B43542" w:rsidRDefault="00B43542" w:rsidP="00B43542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</w:rPr>
        <w:t>userList.js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data-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arch list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App.js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File </w:t>
      </w:r>
      <w:proofErr w:type="spellStart"/>
      <w:r>
        <w:rPr>
          <w:rFonts w:ascii="Times New Roman" w:hAnsi="Times New Roman" w:cs="Times New Roman"/>
          <w:sz w:val="24"/>
          <w:szCs w:val="24"/>
        </w:rPr>
        <w:t>userList.js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lperArra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App.js 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>
        <w:rPr>
          <w:rFonts w:ascii="Times New Roman" w:hAnsi="Times New Roman" w:cs="Times New Roman"/>
          <w:sz w:val="24"/>
          <w:szCs w:val="24"/>
        </w:rPr>
        <w:t>userList.js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92FD00A" w14:textId="64699DE7" w:rsidR="000E6431" w:rsidRDefault="005D7E3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4384" behindDoc="1" locked="0" layoutInCell="1" allowOverlap="1" wp14:anchorId="16298DFC" wp14:editId="42DB9C41">
            <wp:simplePos x="0" y="0"/>
            <wp:positionH relativeFrom="margin">
              <wp:align>center</wp:align>
            </wp:positionH>
            <wp:positionV relativeFrom="paragraph">
              <wp:posOffset>10795</wp:posOffset>
            </wp:positionV>
            <wp:extent cx="4657725" cy="2620227"/>
            <wp:effectExtent l="0" t="0" r="0" b="8890"/>
            <wp:wrapNone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creenshot (766)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7725" cy="262022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FDCE436" w14:textId="2F156FAA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5C9E94" w14:textId="633C5FE4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379CA6" w14:textId="56815895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302286" w14:textId="40A932B7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60B6D9F" w14:textId="6F79501D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036332" w14:textId="490135FA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E80963B" w14:textId="36102A2E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52EEAE6" w14:textId="13F63846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7D98A2D" w14:textId="1F96DBC2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795B2B" w14:textId="7ADF1111" w:rsidR="000E6431" w:rsidRDefault="005D7E33" w:rsidP="005D7E3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7</w:t>
      </w:r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userList.json</w:t>
      </w:r>
      <w:proofErr w:type="spellEnd"/>
    </w:p>
    <w:p w14:paraId="30B0B974" w14:textId="79E469C3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BA60F7" w14:textId="6B26B8C6" w:rsidR="00B43542" w:rsidRDefault="00B43542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8B63FD" w14:textId="4987B5A7" w:rsidR="00B43542" w:rsidRDefault="00B43542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50B237" w14:textId="10D1CD10" w:rsidR="00B43542" w:rsidRDefault="00B43542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B493A3" w14:textId="64FB6458" w:rsidR="00B43542" w:rsidRDefault="00011E4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g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mpan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JS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I search by list.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reload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</w:t>
      </w:r>
      <w:r w:rsidR="00223BA9"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gambar-gambar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3BA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223BA9">
        <w:rPr>
          <w:rFonts w:ascii="Times New Roman" w:hAnsi="Times New Roman" w:cs="Times New Roman"/>
          <w:sz w:val="24"/>
          <w:szCs w:val="24"/>
        </w:rPr>
        <w:t xml:space="preserve"> search by list pada React Native.</w:t>
      </w:r>
    </w:p>
    <w:p w14:paraId="542826AB" w14:textId="72039755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5408" behindDoc="1" locked="0" layoutInCell="1" allowOverlap="1" wp14:anchorId="4EA00DA6" wp14:editId="31C1703B">
            <wp:simplePos x="0" y="0"/>
            <wp:positionH relativeFrom="margin">
              <wp:align>center</wp:align>
            </wp:positionH>
            <wp:positionV relativeFrom="paragraph">
              <wp:posOffset>9525</wp:posOffset>
            </wp:positionV>
            <wp:extent cx="1775365" cy="2606040"/>
            <wp:effectExtent l="0" t="0" r="0" b="3810"/>
            <wp:wrapNone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creenshot (768)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212" r="67040" b="3785"/>
                    <a:stretch/>
                  </pic:blipFill>
                  <pic:spPr bwMode="auto">
                    <a:xfrm>
                      <a:off x="0" y="0"/>
                      <a:ext cx="1775365" cy="26060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FDBDA2D" w14:textId="1E1DA304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955BAF" w14:textId="22EB2EB4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6B78F9" w14:textId="3D0CAA2B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E918ED" w14:textId="6E6E05C0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DF85CC" w14:textId="531C9E14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E93D3C" w14:textId="0DDEE3B8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4ACB76" w14:textId="096C34FA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4A587E7" w14:textId="77777777" w:rsidR="00223BA9" w:rsidRDefault="00223BA9" w:rsidP="00E50DB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F752C85" w14:textId="77777777" w:rsidR="00223BA9" w:rsidRDefault="00223BA9" w:rsidP="00E50DB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7391CC3" w14:textId="13C5E9AB" w:rsidR="00E50DB3" w:rsidRDefault="00E50DB3" w:rsidP="00E50DB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8</w:t>
      </w:r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Search by List</w:t>
      </w:r>
    </w:p>
    <w:p w14:paraId="26A02F4A" w14:textId="77777777" w:rsidR="00223BA9" w:rsidRDefault="00223BA9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2CAED97" w14:textId="02BB67A4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6432" behindDoc="1" locked="0" layoutInCell="1" allowOverlap="1" wp14:anchorId="342267CB" wp14:editId="6A839D72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2056765" cy="1497330"/>
            <wp:effectExtent l="0" t="0" r="635" b="7620"/>
            <wp:wrapNone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creenshot (770).png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61" t="25264" r="73239" b="50280"/>
                    <a:stretch/>
                  </pic:blipFill>
                  <pic:spPr bwMode="auto">
                    <a:xfrm>
                      <a:off x="0" y="0"/>
                      <a:ext cx="2056765" cy="14973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FBC8D43" w14:textId="2C4F281B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342824E" w14:textId="67FBE702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437B477" w14:textId="348BAF2F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CC791C" w14:textId="77777777" w:rsidR="00E50DB3" w:rsidRDefault="00E50DB3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A7D136B" w14:textId="09CBE233" w:rsidR="000E6431" w:rsidRDefault="00E50DB3" w:rsidP="00E50DB3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9</w:t>
      </w:r>
      <w:r w:rsidR="0064064A">
        <w:rPr>
          <w:rFonts w:ascii="Times New Roman" w:hAnsi="Times New Roman" w:cs="Times New Roman"/>
          <w:sz w:val="24"/>
          <w:szCs w:val="24"/>
        </w:rPr>
        <w:t xml:space="preserve"> Searching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“s”</w:t>
      </w:r>
    </w:p>
    <w:p w14:paraId="7ADA5D3D" w14:textId="77777777" w:rsidR="00773D96" w:rsidRDefault="00773D96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17457AC" w14:textId="6468E887" w:rsidR="00773D96" w:rsidRDefault="00773D96" w:rsidP="000E6431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7456" behindDoc="1" locked="0" layoutInCell="1" allowOverlap="1" wp14:anchorId="180E17D0" wp14:editId="50AB2296">
            <wp:simplePos x="0" y="0"/>
            <wp:positionH relativeFrom="margin">
              <wp:align>center</wp:align>
            </wp:positionH>
            <wp:positionV relativeFrom="paragraph">
              <wp:posOffset>5715</wp:posOffset>
            </wp:positionV>
            <wp:extent cx="2042437" cy="891540"/>
            <wp:effectExtent l="0" t="0" r="0" b="3810"/>
            <wp:wrapNone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creenshot (769).png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62" t="25264" r="73089" b="59955"/>
                    <a:stretch/>
                  </pic:blipFill>
                  <pic:spPr bwMode="auto">
                    <a:xfrm>
                      <a:off x="0" y="0"/>
                      <a:ext cx="2042437" cy="8915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5F06019" w14:textId="4915CD11" w:rsidR="000E6431" w:rsidRDefault="000E6431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F16242" w14:textId="02536408" w:rsidR="00773D96" w:rsidRDefault="00773D96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3149AB" w14:textId="17C7B4BA" w:rsidR="00773D96" w:rsidRDefault="00773D96" w:rsidP="00773D96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10</w:t>
      </w:r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r w:rsidR="0064064A">
        <w:rPr>
          <w:rFonts w:ascii="Times New Roman" w:hAnsi="Times New Roman" w:cs="Times New Roman"/>
          <w:sz w:val="24"/>
          <w:szCs w:val="24"/>
        </w:rPr>
        <w:t xml:space="preserve">Searching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4064A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="0064064A">
        <w:rPr>
          <w:rFonts w:ascii="Times New Roman" w:hAnsi="Times New Roman" w:cs="Times New Roman"/>
          <w:sz w:val="24"/>
          <w:szCs w:val="24"/>
        </w:rPr>
        <w:t xml:space="preserve"> “</w:t>
      </w:r>
      <w:r w:rsidR="0064064A">
        <w:rPr>
          <w:rFonts w:ascii="Times New Roman" w:hAnsi="Times New Roman" w:cs="Times New Roman"/>
          <w:sz w:val="24"/>
          <w:szCs w:val="24"/>
        </w:rPr>
        <w:t>H</w:t>
      </w:r>
      <w:r w:rsidR="0064064A">
        <w:rPr>
          <w:rFonts w:ascii="Times New Roman" w:hAnsi="Times New Roman" w:cs="Times New Roman"/>
          <w:sz w:val="24"/>
          <w:szCs w:val="24"/>
        </w:rPr>
        <w:t>”</w:t>
      </w:r>
    </w:p>
    <w:p w14:paraId="21D03685" w14:textId="4BC8512D" w:rsidR="00773D96" w:rsidRDefault="00773D96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DF196A" w14:textId="2FDEF131" w:rsidR="00773D96" w:rsidRDefault="00773D96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D7BE0B" w14:textId="6DA26C48" w:rsidR="00773D96" w:rsidRDefault="00773D96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B210085" w14:textId="0C1D9342" w:rsidR="00773D96" w:rsidRDefault="00773D96" w:rsidP="000E6431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BD69C4" w14:textId="3CB9E402" w:rsidR="004F7A87" w:rsidRPr="00223BA9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23BA9">
        <w:rPr>
          <w:rFonts w:ascii="Times New Roman" w:hAnsi="Times New Roman" w:cs="Times New Roman"/>
          <w:b/>
          <w:bCs/>
          <w:sz w:val="24"/>
          <w:szCs w:val="24"/>
        </w:rPr>
        <w:lastRenderedPageBreak/>
        <w:t>BAB III</w:t>
      </w:r>
      <w:r w:rsidRPr="00223BA9">
        <w:rPr>
          <w:rFonts w:ascii="Times New Roman" w:hAnsi="Times New Roman" w:cs="Times New Roman"/>
          <w:b/>
          <w:bCs/>
          <w:sz w:val="24"/>
          <w:szCs w:val="24"/>
        </w:rPr>
        <w:br/>
        <w:t>KESIMPULAN</w:t>
      </w:r>
    </w:p>
    <w:p w14:paraId="426CF70C" w14:textId="19887147" w:rsidR="004F7A87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26E72F5" w14:textId="19103DD0" w:rsidR="00223BA9" w:rsidRDefault="008A4F1F" w:rsidP="008A4F1F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tive Base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brary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I.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onen-kompone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pen source dan gratis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act Native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latform-platform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o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Android.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erhan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arch list. Search list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fil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kai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4EC4A9E" w14:textId="0D4DED27" w:rsidR="00223BA9" w:rsidRDefault="00223BA9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18F998F" w14:textId="7D02B2C0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B906B9B" w14:textId="1E7D086E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DB925D3" w14:textId="02ECDC88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3D50ED1" w14:textId="2FA657B9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801EFD" w14:textId="1D318E0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1226C47" w14:textId="70A08913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9B7A153" w14:textId="74B4DE11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9B8281D" w14:textId="08E7B6C8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5BCCC1" w14:textId="28CAE780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B1FD5BF" w14:textId="5F57B55C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2D5745F" w14:textId="11DE3436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485AAFA" w14:textId="66FCE480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ED6FEBC" w14:textId="68F72BEA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D5CA3FF" w14:textId="160C4E5F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127592B" w14:textId="0D94AB7A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B832DAE" w14:textId="127C3532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2116F7E" w14:textId="31EF14AF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78F3C6" w14:textId="6D2CD216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B848A0E" w14:textId="77777777" w:rsidR="008A4F1F" w:rsidRPr="00791F22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C5BB112" w14:textId="263D2AC1" w:rsidR="004F7A87" w:rsidRPr="008A4F1F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A4F1F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p w14:paraId="139DE2CA" w14:textId="2B122D76" w:rsidR="003B3E59" w:rsidRDefault="003B3E59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2CB4CC7" w14:textId="1844493D" w:rsidR="008A4F1F" w:rsidRPr="008A4F1F" w:rsidRDefault="008A4F1F" w:rsidP="008A4F1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8A4F1F">
        <w:rPr>
          <w:rFonts w:ascii="Times New Roman" w:hAnsi="Times New Roman" w:cs="Times New Roman"/>
          <w:noProof/>
          <w:sz w:val="24"/>
          <w:szCs w:val="24"/>
        </w:rPr>
        <w:t xml:space="preserve">Andy. (2020). </w:t>
      </w:r>
      <w:r w:rsidRPr="008A4F1F">
        <w:rPr>
          <w:rFonts w:ascii="Times New Roman" w:hAnsi="Times New Roman" w:cs="Times New Roman"/>
          <w:i/>
          <w:iCs/>
          <w:noProof/>
          <w:sz w:val="24"/>
          <w:szCs w:val="24"/>
        </w:rPr>
        <w:t>Apa Itu React Native dan Kenapa Cocok Digunakan untuk Perusahaan Anda?</w:t>
      </w:r>
      <w:r w:rsidRPr="008A4F1F">
        <w:rPr>
          <w:rFonts w:ascii="Times New Roman" w:hAnsi="Times New Roman" w:cs="Times New Roman"/>
          <w:noProof/>
          <w:sz w:val="24"/>
          <w:szCs w:val="24"/>
        </w:rPr>
        <w:t xml:space="preserve"> Qwords.Com. https://qwords.com/blog/apa-itu-react-native/</w:t>
      </w:r>
    </w:p>
    <w:p w14:paraId="0C4D3D1F" w14:textId="77777777" w:rsidR="008A4F1F" w:rsidRPr="008A4F1F" w:rsidRDefault="008A4F1F" w:rsidP="008A4F1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A4F1F">
        <w:rPr>
          <w:rFonts w:ascii="Times New Roman" w:hAnsi="Times New Roman" w:cs="Times New Roman"/>
          <w:noProof/>
          <w:sz w:val="24"/>
          <w:szCs w:val="24"/>
        </w:rPr>
        <w:t xml:space="preserve">Ismi, T. (2021). </w:t>
      </w:r>
      <w:r w:rsidRPr="008A4F1F">
        <w:rPr>
          <w:rFonts w:ascii="Times New Roman" w:hAnsi="Times New Roman" w:cs="Times New Roman"/>
          <w:i/>
          <w:iCs/>
          <w:noProof/>
          <w:sz w:val="24"/>
          <w:szCs w:val="24"/>
        </w:rPr>
        <w:t>React Native: Ketahui Pengertian serta Kelebihan dan Kekurangannya</w:t>
      </w:r>
      <w:r w:rsidRPr="008A4F1F">
        <w:rPr>
          <w:rFonts w:ascii="Times New Roman" w:hAnsi="Times New Roman" w:cs="Times New Roman"/>
          <w:noProof/>
          <w:sz w:val="24"/>
          <w:szCs w:val="24"/>
        </w:rPr>
        <w:t>. Glints.Com. https://glints.com/id/lowongan/react-native-adalah/#.YHOqeT8RXDc</w:t>
      </w:r>
    </w:p>
    <w:p w14:paraId="0A2E850A" w14:textId="77777777" w:rsidR="008A4F1F" w:rsidRPr="008A4F1F" w:rsidRDefault="008A4F1F" w:rsidP="008A4F1F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A4F1F">
        <w:rPr>
          <w:rFonts w:ascii="Times New Roman" w:hAnsi="Times New Roman" w:cs="Times New Roman"/>
          <w:noProof/>
          <w:sz w:val="24"/>
          <w:szCs w:val="24"/>
        </w:rPr>
        <w:t xml:space="preserve">Oktriwina, A. S. (2020). </w:t>
      </w:r>
      <w:r w:rsidRPr="008A4F1F">
        <w:rPr>
          <w:rFonts w:ascii="Times New Roman" w:hAnsi="Times New Roman" w:cs="Times New Roman"/>
          <w:i/>
          <w:iCs/>
          <w:noProof/>
          <w:sz w:val="24"/>
          <w:szCs w:val="24"/>
        </w:rPr>
        <w:t>ReactJS: Definisi, Fitur dan Keuntungannya - Glints Blog</w:t>
      </w:r>
      <w:r w:rsidRPr="008A4F1F">
        <w:rPr>
          <w:rFonts w:ascii="Times New Roman" w:hAnsi="Times New Roman" w:cs="Times New Roman"/>
          <w:noProof/>
          <w:sz w:val="24"/>
          <w:szCs w:val="24"/>
        </w:rPr>
        <w:t>. Https://Glints.Com/. https://glints.com/id/lowongan/reactjs-adalah/#.X-VxItgzbIU</w:t>
      </w:r>
    </w:p>
    <w:p w14:paraId="7366C5AE" w14:textId="3A563537" w:rsidR="003B3E59" w:rsidRPr="00791F22" w:rsidRDefault="008A4F1F" w:rsidP="003B3E59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544EDA2" w14:textId="105D23F7" w:rsidR="004F7A87" w:rsidRPr="00791F22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49341CA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F0B7BD6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1ADE2C0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522F434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1CD1FAF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82F0CF8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59745A0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C2790B4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1004E76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1C13D3E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DFCC3E2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CC59BFD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EC72A9F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2504695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1C063C8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F2F0E93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93D1E95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36D8FE3" w14:textId="77777777" w:rsidR="008A4F1F" w:rsidRDefault="008A4F1F" w:rsidP="004F7A87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039727A" w14:textId="78CB1EE8" w:rsidR="004F7A87" w:rsidRPr="008A4F1F" w:rsidRDefault="004F7A87" w:rsidP="004F7A87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A4F1F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</w:t>
      </w:r>
    </w:p>
    <w:p w14:paraId="096AF336" w14:textId="3D35B6A1" w:rsidR="004F7A87" w:rsidRDefault="004F7A87" w:rsidP="008A4F1F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41BD0A8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69504" behindDoc="1" locked="0" layoutInCell="1" allowOverlap="1" wp14:anchorId="7698779B" wp14:editId="52317390">
            <wp:simplePos x="0" y="0"/>
            <wp:positionH relativeFrom="margin">
              <wp:align>center</wp:align>
            </wp:positionH>
            <wp:positionV relativeFrom="paragraph">
              <wp:posOffset>5715</wp:posOffset>
            </wp:positionV>
            <wp:extent cx="3961130" cy="2390549"/>
            <wp:effectExtent l="0" t="0" r="1270" b="0"/>
            <wp:wrapNone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 (756).png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r="6760" b="-27"/>
                    <a:stretch/>
                  </pic:blipFill>
                  <pic:spPr bwMode="auto">
                    <a:xfrm>
                      <a:off x="0" y="0"/>
                      <a:ext cx="3961130" cy="239054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A20BB48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4BDBBE9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DE8BB1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DA21264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A8615E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FAC213A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836BE2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1CEB7A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6994B5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1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tive Base </w:t>
      </w:r>
      <w:proofErr w:type="spellStart"/>
      <w:r>
        <w:rPr>
          <w:rFonts w:ascii="Times New Roman" w:hAnsi="Times New Roman" w:cs="Times New Roman"/>
          <w:sz w:val="24"/>
          <w:szCs w:val="24"/>
        </w:rPr>
        <w:t>sns</w:t>
      </w:r>
      <w:proofErr w:type="spellEnd"/>
    </w:p>
    <w:p w14:paraId="177ABF52" w14:textId="3F98B9FC" w:rsidR="00B47EB0" w:rsidRPr="00A25295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5B0A5EEA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0528" behindDoc="1" locked="0" layoutInCell="1" allowOverlap="1" wp14:anchorId="4E2B37B3" wp14:editId="6B04A671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4242392" cy="2557329"/>
            <wp:effectExtent l="0" t="0" r="6350" b="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creenshot (758).png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682"/>
                    <a:stretch/>
                  </pic:blipFill>
                  <pic:spPr bwMode="auto">
                    <a:xfrm>
                      <a:off x="0" y="0"/>
                      <a:ext cx="4242392" cy="25573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7E824B4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FD4E43B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5449948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B91D93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FB04FA4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EC2C1C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64E65E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E686D4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CF5552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009109F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2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act Native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tive Base</w:t>
      </w:r>
    </w:p>
    <w:p w14:paraId="46CF5178" w14:textId="6123CBDE" w:rsidR="00B47EB0" w:rsidRPr="007D53D9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A753ACB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C7223C7" wp14:editId="31D36455">
            <wp:extent cx="5039995" cy="2835275"/>
            <wp:effectExtent l="0" t="0" r="8255" b="317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reenshot (761)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5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5D3B31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3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 Interface</w:t>
      </w:r>
    </w:p>
    <w:p w14:paraId="79B4782D" w14:textId="3550DCE4" w:rsidR="00B47EB0" w:rsidRPr="007D53D9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1B734B17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1552" behindDoc="1" locked="0" layoutInCell="1" allowOverlap="1" wp14:anchorId="15BCDEF5" wp14:editId="09C21AD3">
            <wp:simplePos x="0" y="0"/>
            <wp:positionH relativeFrom="margin">
              <wp:align>center</wp:align>
            </wp:positionH>
            <wp:positionV relativeFrom="paragraph">
              <wp:posOffset>9525</wp:posOffset>
            </wp:positionV>
            <wp:extent cx="1654492" cy="2331852"/>
            <wp:effectExtent l="0" t="0" r="3175" b="0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creenshot (762)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0086"/>
                    <a:stretch/>
                  </pic:blipFill>
                  <pic:spPr bwMode="auto">
                    <a:xfrm>
                      <a:off x="0" y="0"/>
                      <a:ext cx="1654492" cy="23318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11464D5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6D110C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33F91D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E89BD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AF337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56241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AB34140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9DB0540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65294A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4 Interface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ndroid</w:t>
      </w:r>
    </w:p>
    <w:p w14:paraId="24E76DE5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19291AB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45886B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BB9CA3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FF18D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7DAFB9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8AAE11C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02E28A8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EDC8D6" w14:textId="7E8ADC30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72576" behindDoc="1" locked="0" layoutInCell="1" allowOverlap="1" wp14:anchorId="768BBE81" wp14:editId="6A18615B">
            <wp:simplePos x="0" y="0"/>
            <wp:positionH relativeFrom="margin">
              <wp:align>center</wp:align>
            </wp:positionH>
            <wp:positionV relativeFrom="paragraph">
              <wp:posOffset>-5715</wp:posOffset>
            </wp:positionV>
            <wp:extent cx="4647988" cy="2614750"/>
            <wp:effectExtent l="0" t="0" r="635" b="0"/>
            <wp:wrapNone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Screenshot (764)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47988" cy="2614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3E821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712CAEE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000D5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80C8644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87B95E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DF1CC0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25E9DC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2D8E08C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52B263D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66C1A9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5 App.js</w:t>
      </w:r>
    </w:p>
    <w:p w14:paraId="08203F8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31A3F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3600" behindDoc="1" locked="0" layoutInCell="1" allowOverlap="1" wp14:anchorId="445BE20F" wp14:editId="13FC38E9">
            <wp:simplePos x="0" y="0"/>
            <wp:positionH relativeFrom="margin">
              <wp:align>center</wp:align>
            </wp:positionH>
            <wp:positionV relativeFrom="paragraph">
              <wp:posOffset>5715</wp:posOffset>
            </wp:positionV>
            <wp:extent cx="4655820" cy="2619155"/>
            <wp:effectExtent l="0" t="0" r="0" b="0"/>
            <wp:wrapNone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Screenshot (765)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5820" cy="26191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36BFB9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0A0C1C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36BFEB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6D5EEE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DFB204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BD3053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F3B712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C2FBFE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A49F991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F815A8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ambar 2.6 App.js</w:t>
      </w:r>
    </w:p>
    <w:p w14:paraId="3A8B4C1A" w14:textId="59BC744F" w:rsidR="00B47EB0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2DC6D18B" w14:textId="3F6188FA" w:rsidR="00B47EB0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1BD0C39A" w14:textId="32ECAA30" w:rsidR="00B47EB0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3C49B29A" w14:textId="72559C81" w:rsidR="00B47EB0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5961E38B" w14:textId="1B632DE1" w:rsidR="00B47EB0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46E3D72C" w14:textId="2DC282EF" w:rsidR="00B47EB0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1A25DD66" w14:textId="39AB4BFA" w:rsidR="00B47EB0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7B8E78F4" w14:textId="77777777" w:rsidR="00B47EB0" w:rsidRDefault="00B47EB0" w:rsidP="00B47EB0">
      <w:pPr>
        <w:spacing w:after="0" w:line="36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14:paraId="0CF35931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74624" behindDoc="1" locked="0" layoutInCell="1" allowOverlap="1" wp14:anchorId="4E2005DB" wp14:editId="3D8D79C7">
            <wp:simplePos x="0" y="0"/>
            <wp:positionH relativeFrom="margin">
              <wp:align>center</wp:align>
            </wp:positionH>
            <wp:positionV relativeFrom="paragraph">
              <wp:posOffset>10795</wp:posOffset>
            </wp:positionV>
            <wp:extent cx="4657725" cy="2620227"/>
            <wp:effectExtent l="0" t="0" r="0" b="8890"/>
            <wp:wrapNone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Screenshot (766).pn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57725" cy="262022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EB154C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40F8941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11466D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C785D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662C1A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B6A541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EE9737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82BE25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96D06A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C63DD1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7 </w:t>
      </w:r>
      <w:proofErr w:type="spellStart"/>
      <w:r>
        <w:rPr>
          <w:rFonts w:ascii="Times New Roman" w:hAnsi="Times New Roman" w:cs="Times New Roman"/>
          <w:sz w:val="24"/>
          <w:szCs w:val="24"/>
        </w:rPr>
        <w:t>userList.json</w:t>
      </w:r>
      <w:proofErr w:type="spellEnd"/>
    </w:p>
    <w:p w14:paraId="5FA97AC1" w14:textId="23C31F41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D72F2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5648" behindDoc="1" locked="0" layoutInCell="1" allowOverlap="1" wp14:anchorId="77858B40" wp14:editId="593C0CC9">
            <wp:simplePos x="0" y="0"/>
            <wp:positionH relativeFrom="margin">
              <wp:align>center</wp:align>
            </wp:positionH>
            <wp:positionV relativeFrom="paragraph">
              <wp:posOffset>9525</wp:posOffset>
            </wp:positionV>
            <wp:extent cx="1775365" cy="2606040"/>
            <wp:effectExtent l="0" t="0" r="0" b="3810"/>
            <wp:wrapNone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Screenshot (768)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212" r="67040" b="3785"/>
                    <a:stretch/>
                  </pic:blipFill>
                  <pic:spPr bwMode="auto">
                    <a:xfrm>
                      <a:off x="0" y="0"/>
                      <a:ext cx="1775365" cy="26060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139D538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B5B98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09C724D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D9B529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707C0C9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7B9F29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495ADF5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3F3D1B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E184258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3B62ED2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8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arch by List</w:t>
      </w:r>
    </w:p>
    <w:p w14:paraId="7F2EE3B6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E2AA83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76672" behindDoc="1" locked="0" layoutInCell="1" allowOverlap="1" wp14:anchorId="6FC362A5" wp14:editId="35AC35CC">
            <wp:simplePos x="0" y="0"/>
            <wp:positionH relativeFrom="margin">
              <wp:align>center</wp:align>
            </wp:positionH>
            <wp:positionV relativeFrom="paragraph">
              <wp:posOffset>10160</wp:posOffset>
            </wp:positionV>
            <wp:extent cx="2056765" cy="1497330"/>
            <wp:effectExtent l="0" t="0" r="635" b="762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Screenshot (770).png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61" t="25264" r="73239" b="50280"/>
                    <a:stretch/>
                  </pic:blipFill>
                  <pic:spPr bwMode="auto">
                    <a:xfrm>
                      <a:off x="0" y="0"/>
                      <a:ext cx="2056765" cy="14973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B444EC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CC4E9B4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9465B4E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B29B307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9C5D867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9 Searchi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s”</w:t>
      </w:r>
    </w:p>
    <w:p w14:paraId="260BBE7D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B97776F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77696" behindDoc="1" locked="0" layoutInCell="1" allowOverlap="1" wp14:anchorId="2A98B5A4" wp14:editId="3F7D28F3">
            <wp:simplePos x="0" y="0"/>
            <wp:positionH relativeFrom="margin">
              <wp:align>center</wp:align>
            </wp:positionH>
            <wp:positionV relativeFrom="paragraph">
              <wp:posOffset>5715</wp:posOffset>
            </wp:positionV>
            <wp:extent cx="2042437" cy="891540"/>
            <wp:effectExtent l="0" t="0" r="0" b="3810"/>
            <wp:wrapNone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Screenshot (769).png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62" t="25264" r="73089" b="59955"/>
                    <a:stretch/>
                  </pic:blipFill>
                  <pic:spPr bwMode="auto">
                    <a:xfrm>
                      <a:off x="0" y="0"/>
                      <a:ext cx="2042437" cy="8915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CCDB5BD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AC1FA63" w14:textId="77777777" w:rsidR="00B47EB0" w:rsidRDefault="00B47EB0" w:rsidP="00B47EB0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AF8300" w14:textId="77777777" w:rsidR="00B47EB0" w:rsidRDefault="00B47EB0" w:rsidP="00B47EB0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mbar 2.10 Searchi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H”</w:t>
      </w:r>
    </w:p>
    <w:p w14:paraId="50AC1D0C" w14:textId="77777777" w:rsidR="008A4F1F" w:rsidRPr="00791F22" w:rsidRDefault="008A4F1F" w:rsidP="00B47EB0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sectPr w:rsidR="008A4F1F" w:rsidRPr="00791F22" w:rsidSect="004F7A87">
      <w:pgSz w:w="11906" w:h="16838"/>
      <w:pgMar w:top="1701" w:right="1701" w:bottom="2268" w:left="2268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787FCC"/>
    <w:multiLevelType w:val="multilevel"/>
    <w:tmpl w:val="391C6866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918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142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2496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210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3564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4278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4632" w:hanging="1800"/>
      </w:pPr>
      <w:rPr>
        <w:rFonts w:hint="default"/>
      </w:rPr>
    </w:lvl>
  </w:abstractNum>
  <w:abstractNum w:abstractNumId="1" w15:restartNumberingAfterBreak="0">
    <w:nsid w:val="13347842"/>
    <w:multiLevelType w:val="hybridMultilevel"/>
    <w:tmpl w:val="979A80DA"/>
    <w:lvl w:ilvl="0" w:tplc="02B2C25A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2" w15:restartNumberingAfterBreak="0">
    <w:nsid w:val="167A7511"/>
    <w:multiLevelType w:val="multilevel"/>
    <w:tmpl w:val="E188B4D8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3" w15:restartNumberingAfterBreak="0">
    <w:nsid w:val="30FF6401"/>
    <w:multiLevelType w:val="hybridMultilevel"/>
    <w:tmpl w:val="2E5A9532"/>
    <w:lvl w:ilvl="0" w:tplc="C7045DC2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06" w:hanging="360"/>
      </w:pPr>
    </w:lvl>
    <w:lvl w:ilvl="2" w:tplc="3809001B" w:tentative="1">
      <w:start w:val="1"/>
      <w:numFmt w:val="lowerRoman"/>
      <w:lvlText w:val="%3."/>
      <w:lvlJc w:val="right"/>
      <w:pPr>
        <w:ind w:left="2226" w:hanging="180"/>
      </w:pPr>
    </w:lvl>
    <w:lvl w:ilvl="3" w:tplc="3809000F" w:tentative="1">
      <w:start w:val="1"/>
      <w:numFmt w:val="decimal"/>
      <w:lvlText w:val="%4."/>
      <w:lvlJc w:val="left"/>
      <w:pPr>
        <w:ind w:left="2946" w:hanging="360"/>
      </w:pPr>
    </w:lvl>
    <w:lvl w:ilvl="4" w:tplc="38090019" w:tentative="1">
      <w:start w:val="1"/>
      <w:numFmt w:val="lowerLetter"/>
      <w:lvlText w:val="%5."/>
      <w:lvlJc w:val="left"/>
      <w:pPr>
        <w:ind w:left="3666" w:hanging="360"/>
      </w:pPr>
    </w:lvl>
    <w:lvl w:ilvl="5" w:tplc="3809001B" w:tentative="1">
      <w:start w:val="1"/>
      <w:numFmt w:val="lowerRoman"/>
      <w:lvlText w:val="%6."/>
      <w:lvlJc w:val="right"/>
      <w:pPr>
        <w:ind w:left="4386" w:hanging="180"/>
      </w:pPr>
    </w:lvl>
    <w:lvl w:ilvl="6" w:tplc="3809000F" w:tentative="1">
      <w:start w:val="1"/>
      <w:numFmt w:val="decimal"/>
      <w:lvlText w:val="%7."/>
      <w:lvlJc w:val="left"/>
      <w:pPr>
        <w:ind w:left="5106" w:hanging="360"/>
      </w:pPr>
    </w:lvl>
    <w:lvl w:ilvl="7" w:tplc="38090019" w:tentative="1">
      <w:start w:val="1"/>
      <w:numFmt w:val="lowerLetter"/>
      <w:lvlText w:val="%8."/>
      <w:lvlJc w:val="left"/>
      <w:pPr>
        <w:ind w:left="5826" w:hanging="360"/>
      </w:pPr>
    </w:lvl>
    <w:lvl w:ilvl="8" w:tplc="3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4" w15:restartNumberingAfterBreak="0">
    <w:nsid w:val="4B1F3B89"/>
    <w:multiLevelType w:val="hybridMultilevel"/>
    <w:tmpl w:val="5FB0582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E054BE4"/>
    <w:multiLevelType w:val="multilevel"/>
    <w:tmpl w:val="5CE0716C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6" w15:restartNumberingAfterBreak="0">
    <w:nsid w:val="5D7B0A24"/>
    <w:multiLevelType w:val="multilevel"/>
    <w:tmpl w:val="79F4FFC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5D9F7767"/>
    <w:multiLevelType w:val="multilevel"/>
    <w:tmpl w:val="1D4C635A"/>
    <w:lvl w:ilvl="0">
      <w:start w:val="1"/>
      <w:numFmt w:val="decimal"/>
      <w:lvlText w:val="%1."/>
      <w:lvlJc w:val="left"/>
      <w:pPr>
        <w:ind w:left="564" w:hanging="564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77" w:hanging="564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1719" w:hanging="108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2505" w:hanging="144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3291" w:hanging="180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3504" w:hanging="1800"/>
      </w:pPr>
      <w:rPr>
        <w:rFonts w:hint="default"/>
      </w:rPr>
    </w:lvl>
  </w:abstractNum>
  <w:abstractNum w:abstractNumId="8" w15:restartNumberingAfterBreak="0">
    <w:nsid w:val="70D02D26"/>
    <w:multiLevelType w:val="hybridMultilevel"/>
    <w:tmpl w:val="38568A80"/>
    <w:lvl w:ilvl="0" w:tplc="6284E972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4"/>
  </w:num>
  <w:num w:numId="2">
    <w:abstractNumId w:val="6"/>
  </w:num>
  <w:num w:numId="3">
    <w:abstractNumId w:val="7"/>
  </w:num>
  <w:num w:numId="4">
    <w:abstractNumId w:val="1"/>
  </w:num>
  <w:num w:numId="5">
    <w:abstractNumId w:val="2"/>
  </w:num>
  <w:num w:numId="6">
    <w:abstractNumId w:val="3"/>
  </w:num>
  <w:num w:numId="7">
    <w:abstractNumId w:val="5"/>
  </w:num>
  <w:num w:numId="8">
    <w:abstractNumId w:val="8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7A87"/>
    <w:rsid w:val="00011E43"/>
    <w:rsid w:val="000E6431"/>
    <w:rsid w:val="0017280F"/>
    <w:rsid w:val="00223BA9"/>
    <w:rsid w:val="003B3E59"/>
    <w:rsid w:val="004117CA"/>
    <w:rsid w:val="004552CF"/>
    <w:rsid w:val="004706A2"/>
    <w:rsid w:val="004905C5"/>
    <w:rsid w:val="004F7A87"/>
    <w:rsid w:val="005709F5"/>
    <w:rsid w:val="005D7E33"/>
    <w:rsid w:val="0064064A"/>
    <w:rsid w:val="006C0306"/>
    <w:rsid w:val="00770513"/>
    <w:rsid w:val="00773D96"/>
    <w:rsid w:val="00791F22"/>
    <w:rsid w:val="007D53D9"/>
    <w:rsid w:val="008A4F1F"/>
    <w:rsid w:val="008E70B2"/>
    <w:rsid w:val="0090446C"/>
    <w:rsid w:val="009C19CF"/>
    <w:rsid w:val="00A25295"/>
    <w:rsid w:val="00AF6FEB"/>
    <w:rsid w:val="00B01B72"/>
    <w:rsid w:val="00B43542"/>
    <w:rsid w:val="00B47C79"/>
    <w:rsid w:val="00B47EB0"/>
    <w:rsid w:val="00C42464"/>
    <w:rsid w:val="00E50DB3"/>
    <w:rsid w:val="00E57237"/>
    <w:rsid w:val="00FF21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324FDA"/>
  <w15:chartTrackingRefBased/>
  <w15:docId w15:val="{9B8D889B-E289-4539-9AB2-A59CDA5A55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F7A87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32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2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142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57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17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9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0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28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02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101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2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46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13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E6A25E2-49B5-40B7-9FAA-EAA939BB34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29</TotalTime>
  <Pages>17</Pages>
  <Words>2035</Words>
  <Characters>11600</Characters>
  <Application>Microsoft Office Word</Application>
  <DocSecurity>0</DocSecurity>
  <Lines>96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IN</dc:creator>
  <cp:keywords/>
  <dc:description/>
  <cp:lastModifiedBy>HUSIN</cp:lastModifiedBy>
  <cp:revision>15</cp:revision>
  <dcterms:created xsi:type="dcterms:W3CDTF">2021-05-20T01:59:00Z</dcterms:created>
  <dcterms:modified xsi:type="dcterms:W3CDTF">2021-05-23T0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3b2f610-b4d2-3e0a-8508-d916a22a508e</vt:lpwstr>
  </property>
  <property fmtid="{D5CDD505-2E9C-101B-9397-08002B2CF9AE}" pid="24" name="Mendeley Citation Style_1">
    <vt:lpwstr>http://www.zotero.org/styles/apa</vt:lpwstr>
  </property>
</Properties>
</file>